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4CC86BBD" w:rsidR="00CB7B12" w:rsidRPr="00D2043C" w:rsidRDefault="00CE46DC" w:rsidP="003E1527">
      <w:pPr>
        <w:spacing w:after="0" w:line="480" w:lineRule="auto"/>
        <w:rPr>
          <w:rFonts w:cs="Times New Roman"/>
          <w:szCs w:val="24"/>
        </w:rPr>
      </w:pPr>
      <w:r w:rsidRPr="00D2043C">
        <w:rPr>
          <w:rFonts w:cs="Times New Roman"/>
          <w:b/>
          <w:szCs w:val="24"/>
        </w:rPr>
        <w:t xml:space="preserve">Title: </w:t>
      </w:r>
      <w:r w:rsidR="000602AE" w:rsidRPr="00D2043C">
        <w:rPr>
          <w:rFonts w:cs="Times New Roman"/>
          <w:szCs w:val="24"/>
        </w:rPr>
        <w:t xml:space="preserve">Optimizing </w:t>
      </w:r>
      <w:r w:rsidRPr="00D2043C">
        <w:rPr>
          <w:rFonts w:cs="Times New Roman"/>
          <w:szCs w:val="24"/>
        </w:rPr>
        <w:t xml:space="preserve">the </w:t>
      </w:r>
      <w:r w:rsidR="000602AE" w:rsidRPr="00D2043C">
        <w:rPr>
          <w:rFonts w:cs="Times New Roman"/>
          <w:szCs w:val="24"/>
        </w:rPr>
        <w:t xml:space="preserve">conservation of migratory species </w:t>
      </w:r>
      <w:r w:rsidR="00004E35" w:rsidRPr="00D2043C">
        <w:rPr>
          <w:rFonts w:cs="Times New Roman"/>
          <w:szCs w:val="24"/>
        </w:rPr>
        <w:t xml:space="preserve">over </w:t>
      </w:r>
      <w:r w:rsidR="000602AE" w:rsidRPr="00D2043C">
        <w:rPr>
          <w:rFonts w:cs="Times New Roman"/>
          <w:szCs w:val="24"/>
        </w:rPr>
        <w:t>the</w:t>
      </w:r>
      <w:r w:rsidR="00004E35" w:rsidRPr="00D2043C">
        <w:rPr>
          <w:rFonts w:cs="Times New Roman"/>
          <w:szCs w:val="24"/>
        </w:rPr>
        <w:t>ir</w:t>
      </w:r>
      <w:r w:rsidR="000602AE" w:rsidRPr="00D2043C">
        <w:rPr>
          <w:rFonts w:cs="Times New Roman"/>
          <w:szCs w:val="24"/>
        </w:rPr>
        <w:t xml:space="preserve"> </w:t>
      </w:r>
      <w:r w:rsidR="003344F4" w:rsidRPr="00D2043C">
        <w:rPr>
          <w:rFonts w:cs="Times New Roman"/>
          <w:szCs w:val="24"/>
        </w:rPr>
        <w:t xml:space="preserve">full </w:t>
      </w:r>
      <w:r w:rsidR="000602AE" w:rsidRPr="00D2043C">
        <w:rPr>
          <w:rFonts w:cs="Times New Roman"/>
          <w:szCs w:val="24"/>
        </w:rPr>
        <w:t>annual cycle</w:t>
      </w:r>
      <w:r w:rsidR="00004E35" w:rsidRPr="00D2043C">
        <w:rPr>
          <w:rFonts w:cs="Times New Roman"/>
          <w:szCs w:val="24"/>
        </w:rPr>
        <w:t xml:space="preserve"> </w:t>
      </w:r>
    </w:p>
    <w:p w14:paraId="767DCC21" w14:textId="77777777" w:rsidR="001350BC" w:rsidRPr="00D2043C" w:rsidRDefault="001350BC" w:rsidP="005231FA">
      <w:pPr>
        <w:spacing w:after="0" w:line="480" w:lineRule="auto"/>
        <w:rPr>
          <w:rFonts w:cs="Times New Roman"/>
          <w:b/>
          <w:szCs w:val="24"/>
        </w:rPr>
      </w:pPr>
    </w:p>
    <w:p w14:paraId="66BC01AE" w14:textId="3A3CBC20" w:rsidR="00D951A6" w:rsidRPr="00D2043C" w:rsidRDefault="00C03A6E" w:rsidP="002D320C">
      <w:pPr>
        <w:pStyle w:val="Body"/>
        <w:spacing w:after="0" w:line="480" w:lineRule="auto"/>
        <w:rPr>
          <w:rFonts w:cs="Times New Roman"/>
        </w:rPr>
      </w:pPr>
      <w:r w:rsidRPr="00D2043C">
        <w:rPr>
          <w:rFonts w:cs="Times New Roman"/>
          <w:b/>
        </w:rPr>
        <w:t>Authors:</w:t>
      </w:r>
      <w:r w:rsidRPr="00D2043C">
        <w:rPr>
          <w:rFonts w:cs="Times New Roman"/>
        </w:rPr>
        <w:t xml:space="preserve"> </w:t>
      </w:r>
      <w:r w:rsidR="00D951A6" w:rsidRPr="00D2043C">
        <w:rPr>
          <w:rFonts w:cs="Times New Roman"/>
        </w:rPr>
        <w:t xml:space="preserve">Schuster </w:t>
      </w:r>
      <w:proofErr w:type="spellStart"/>
      <w:proofErr w:type="gramStart"/>
      <w:r w:rsidR="00D951A6" w:rsidRPr="00D2043C">
        <w:rPr>
          <w:rFonts w:cs="Times New Roman"/>
        </w:rPr>
        <w:t>R.</w:t>
      </w:r>
      <w:r w:rsidR="00D951A6" w:rsidRPr="00D2043C">
        <w:rPr>
          <w:rFonts w:cs="Times New Roman"/>
          <w:vertAlign w:val="superscript"/>
        </w:rPr>
        <w:t>a,b</w:t>
      </w:r>
      <w:proofErr w:type="spellEnd"/>
      <w:proofErr w:type="gramEnd"/>
      <w:r w:rsidR="007C4FBD" w:rsidRPr="00D2043C">
        <w:rPr>
          <w:rFonts w:cs="Times New Roman"/>
          <w:vertAlign w:val="superscript"/>
        </w:rPr>
        <w:t>,*</w:t>
      </w:r>
      <w:r w:rsidR="00D951A6"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206D43" w:rsidRPr="00D2043C">
        <w:rPr>
          <w:rFonts w:cs="Times New Roman"/>
          <w:vertAlign w:val="superscript"/>
        </w:rPr>
        <w:t>c</w:t>
      </w:r>
      <w:proofErr w:type="spellEnd"/>
      <w:r w:rsidR="00206D43" w:rsidRPr="00D2043C">
        <w:rPr>
          <w:rFonts w:cs="Times New Roman"/>
        </w:rPr>
        <w:t>,</w:t>
      </w:r>
      <w:r w:rsidR="004D381A" w:rsidRPr="00D2043C">
        <w:rPr>
          <w:rFonts w:cs="Times New Roman"/>
        </w:rPr>
        <w:t>,</w:t>
      </w:r>
      <w:r w:rsidR="00A53BB9" w:rsidRPr="00D2043C">
        <w:rPr>
          <w:rFonts w:cs="Times New Roman"/>
        </w:rPr>
        <w:t xml:space="preserve"> </w:t>
      </w:r>
      <w:r w:rsidR="00474EA9" w:rsidRPr="00D2043C">
        <w:rPr>
          <w:rFonts w:cs="Times New Roman"/>
        </w:rPr>
        <w:t xml:space="preserve">Jeffrey O. </w:t>
      </w:r>
      <w:proofErr w:type="spellStart"/>
      <w:r w:rsidR="00474EA9" w:rsidRPr="00D2043C">
        <w:rPr>
          <w:rFonts w:cs="Times New Roman"/>
        </w:rPr>
        <w:t>Hanson</w:t>
      </w:r>
      <w:r w:rsidR="00474EA9" w:rsidRPr="00D2043C">
        <w:rPr>
          <w:rFonts w:cs="Times New Roman"/>
          <w:vertAlign w:val="superscript"/>
        </w:rPr>
        <w:t>d</w:t>
      </w:r>
      <w:proofErr w:type="spellEnd"/>
      <w:r w:rsidR="00474EA9" w:rsidRPr="00D2043C">
        <w:rPr>
          <w:rFonts w:cs="Times New Roman"/>
        </w:rPr>
        <w:t xml:space="preserve">, </w:t>
      </w:r>
      <w:r w:rsidR="00A53BB9" w:rsidRPr="00D2043C">
        <w:rPr>
          <w:rFonts w:cs="Times New Roman"/>
        </w:rPr>
        <w:t>Bennett, J. R</w:t>
      </w:r>
      <w:r w:rsidR="00A53BB9" w:rsidRPr="00D2043C">
        <w:rPr>
          <w:rFonts w:cs="Times New Roman"/>
          <w:vertAlign w:val="superscript"/>
        </w:rPr>
        <w:t>a</w:t>
      </w:r>
      <w:r w:rsidR="00362517" w:rsidRPr="00D2043C">
        <w:rPr>
          <w:rFonts w:cs="Times New Roman"/>
        </w:rPr>
        <w:t xml:space="preserve"> </w:t>
      </w:r>
    </w:p>
    <w:p w14:paraId="5599627A" w14:textId="77777777" w:rsidR="00D951A6" w:rsidRPr="00D2043C" w:rsidRDefault="00D951A6">
      <w:pPr>
        <w:pStyle w:val="Body"/>
        <w:spacing w:after="0" w:line="480" w:lineRule="auto"/>
        <w:rPr>
          <w:rFonts w:cs="Times New Roman"/>
        </w:rPr>
      </w:pPr>
    </w:p>
    <w:p w14:paraId="7863BC3B" w14:textId="0E52A937"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 xml:space="preserve">Department of Biology, 1125 Colonel </w:t>
      </w:r>
      <w:proofErr w:type="gramStart"/>
      <w:r w:rsidR="004265B8" w:rsidRPr="00D2043C">
        <w:rPr>
          <w:rFonts w:cs="Times New Roman"/>
          <w:lang w:val="en-CA"/>
        </w:rPr>
        <w:t>By</w:t>
      </w:r>
      <w:proofErr w:type="gramEnd"/>
      <w:r w:rsidR="004265B8" w:rsidRPr="00D2043C">
        <w:rPr>
          <w:rFonts w:cs="Times New Roman"/>
          <w:lang w:val="en-CA"/>
        </w:rPr>
        <w:t xml:space="preserve">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09F367FB"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7A1777A7" w14:textId="1013683E" w:rsidR="005A2082" w:rsidRPr="00D2043C" w:rsidRDefault="005A2082" w:rsidP="005A2082">
      <w:pPr>
        <w:spacing w:line="480" w:lineRule="auto"/>
        <w:rPr>
          <w:rFonts w:cs="Times New Roman"/>
          <w:szCs w:val="24"/>
        </w:rPr>
      </w:pPr>
      <w:r w:rsidRPr="00D2043C">
        <w:rPr>
          <w:rFonts w:cs="Times New Roman"/>
          <w:szCs w:val="24"/>
          <w:vertAlign w:val="superscript"/>
        </w:rPr>
        <w:t xml:space="preserve">c </w:t>
      </w:r>
      <w:r w:rsidRPr="00D2043C">
        <w:rPr>
          <w:rFonts w:cs="Times New Roman"/>
          <w:szCs w:val="24"/>
        </w:rPr>
        <w:t>Cornell Lab of Ornithology, Cornell University, Ithaca, NY 14850 USA</w:t>
      </w:r>
      <w:r w:rsidR="00B922DF" w:rsidRPr="00D2043C">
        <w:rPr>
          <w:rFonts w:cs="Times New Roman"/>
          <w:szCs w:val="24"/>
        </w:rPr>
        <w:t>.</w:t>
      </w:r>
    </w:p>
    <w:p w14:paraId="5392CED7" w14:textId="5C618F50" w:rsidR="001C3824" w:rsidRPr="00D2043C" w:rsidRDefault="001C3824" w:rsidP="005A2082">
      <w:pPr>
        <w:spacing w:line="480" w:lineRule="auto"/>
        <w:rPr>
          <w:rFonts w:cs="Times New Roman"/>
          <w:szCs w:val="24"/>
        </w:rPr>
      </w:pPr>
      <w:r w:rsidRPr="00D2043C">
        <w:rPr>
          <w:rFonts w:cs="Times New Roman"/>
          <w:szCs w:val="24"/>
          <w:vertAlign w:val="superscript"/>
        </w:rPr>
        <w:t xml:space="preserve">d </w:t>
      </w:r>
      <w:r w:rsidRPr="00D2043C">
        <w:rPr>
          <w:rFonts w:cs="Times New Roman"/>
          <w:szCs w:val="24"/>
        </w:rPr>
        <w:t>School of Biological Sciences, The University of Queensland, Brisbane, QLD 4072, Australia</w:t>
      </w:r>
    </w:p>
    <w:p w14:paraId="61639BC2" w14:textId="77777777" w:rsidR="00B922DF" w:rsidRPr="00D2043C" w:rsidRDefault="00B922DF" w:rsidP="00DE1338">
      <w:pPr>
        <w:pStyle w:val="Body"/>
        <w:spacing w:after="0" w:line="480" w:lineRule="auto"/>
        <w:ind w:left="360" w:hanging="360"/>
        <w:rPr>
          <w:rFonts w:cs="Times New Roman"/>
          <w:vertAlign w:val="superscript"/>
          <w:lang w:val="en-CA"/>
        </w:rPr>
      </w:pPr>
    </w:p>
    <w:p w14:paraId="2C851E46" w14:textId="3D1B660B" w:rsidR="000704DA" w:rsidRPr="00D2043C" w:rsidRDefault="00912B80" w:rsidP="00DE1338">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DE1338">
      <w:pPr>
        <w:pStyle w:val="Body"/>
        <w:spacing w:after="0" w:line="480" w:lineRule="auto"/>
        <w:ind w:left="360" w:hanging="360"/>
        <w:rPr>
          <w:rStyle w:val="None"/>
          <w:rFonts w:cs="Times New Roman"/>
          <w:bCs/>
          <w:lang w:val="en-CA"/>
        </w:rPr>
      </w:pPr>
    </w:p>
    <w:p w14:paraId="6CF449D2" w14:textId="48E2716D" w:rsidR="00182EE5" w:rsidRPr="00D2043C" w:rsidRDefault="00E156CA" w:rsidP="00DE1338">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Pr="00D2043C">
        <w:rPr>
          <w:rFonts w:cs="Times New Roman"/>
          <w:lang w:val="en-CA"/>
        </w:rPr>
        <w:t xml:space="preserve"> </w:t>
      </w:r>
      <w:r w:rsidR="00182EE5" w:rsidRPr="00D2043C">
        <w:rPr>
          <w:rFonts w:eastAsia="Times New Roman" w:cs="Times New Roman"/>
        </w:rPr>
        <w:br w:type="page"/>
      </w:r>
    </w:p>
    <w:p w14:paraId="3BABF0A0" w14:textId="77777777" w:rsidR="00933E1C" w:rsidRPr="00D2043C" w:rsidRDefault="001D43D7" w:rsidP="0093173F">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683E81">
      <w:pPr>
        <w:spacing w:after="0" w:line="480" w:lineRule="auto"/>
        <w:rPr>
          <w:rFonts w:eastAsia="Times New Roman" w:cs="Times New Roman"/>
          <w:szCs w:val="24"/>
        </w:rPr>
      </w:pPr>
    </w:p>
    <w:p w14:paraId="46864E91" w14:textId="28BCF13C" w:rsidR="000D06AD" w:rsidRPr="00D2043C" w:rsidRDefault="006A7465" w:rsidP="00070639">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5E453316" w:rsidR="002D2603" w:rsidRPr="00D2043C" w:rsidRDefault="002D2603" w:rsidP="002D2603">
      <w:pPr>
        <w:spacing w:after="0" w:line="480" w:lineRule="auto"/>
        <w:ind w:firstLine="720"/>
        <w:rPr>
          <w:rFonts w:eastAsia="Times New Roman" w:cs="Times New Roman"/>
          <w:szCs w:val="24"/>
        </w:rPr>
      </w:pPr>
      <w:r w:rsidRPr="00D2043C">
        <w:rPr>
          <w:rFonts w:eastAsia="Times New Roman" w:cs="Times New Roman"/>
          <w:szCs w:val="24"/>
        </w:rPr>
        <w:t>Systematic conservation planning is something.</w:t>
      </w:r>
    </w:p>
    <w:p w14:paraId="1FC5B5AD" w14:textId="72CE7462" w:rsidR="002D2603" w:rsidRPr="00D2043C" w:rsidRDefault="002D2603" w:rsidP="00070639">
      <w:pPr>
        <w:spacing w:after="0" w:line="480" w:lineRule="auto"/>
        <w:rPr>
          <w:rFonts w:eastAsia="Times New Roman" w:cs="Times New Roman"/>
          <w:szCs w:val="24"/>
        </w:rPr>
      </w:pPr>
      <w:r w:rsidRPr="00D2043C">
        <w:rPr>
          <w:rFonts w:eastAsia="Times New Roman" w:cs="Times New Roman"/>
          <w:szCs w:val="24"/>
        </w:rPr>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ith over X users and projects.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used the heuristic approach of </w:t>
      </w:r>
      <w:proofErr w:type="spellStart"/>
      <w:r w:rsidR="008D4FF0" w:rsidRPr="00D2043C">
        <w:rPr>
          <w:rFonts w:eastAsia="Times New Roman" w:cs="Times New Roman"/>
          <w:szCs w:val="24"/>
        </w:rPr>
        <w:t>similated</w:t>
      </w:r>
      <w:proofErr w:type="spellEnd"/>
      <w:r w:rsidR="008D4FF0" w:rsidRPr="00D2043C">
        <w:rPr>
          <w:rFonts w:eastAsia="Times New Roman" w:cs="Times New Roman"/>
          <w:szCs w:val="24"/>
        </w:rPr>
        <w:t xml:space="preserve"> annealing to find ‘near optimal’ solutions to </w:t>
      </w:r>
      <w:r w:rsidR="009E31FA" w:rsidRPr="00D2043C">
        <w:rPr>
          <w:rFonts w:eastAsia="Times New Roman" w:cs="Times New Roman"/>
          <w:szCs w:val="24"/>
        </w:rPr>
        <w:t xml:space="preserve">SCSP problems. </w:t>
      </w:r>
      <w:r w:rsidR="00440D83" w:rsidRPr="00D2043C">
        <w:rPr>
          <w:rFonts w:eastAsia="Times New Roman" w:cs="Times New Roman"/>
          <w:szCs w:val="24"/>
        </w:rPr>
        <w:t xml:space="preserve">R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integer linear programming </w:t>
      </w:r>
      <w:r w:rsidR="00440D83" w:rsidRPr="00D2043C">
        <w:rPr>
          <w:rFonts w:eastAsia="Times New Roman" w:cs="Times New Roman"/>
          <w:szCs w:val="24"/>
        </w:rPr>
        <w:fldChar w:fldCharType="begin"/>
      </w:r>
      <w:r w:rsidR="00440D83" w:rsidRPr="00D2043C">
        <w:rPr>
          <w:rFonts w:eastAsia="Times New Roman" w:cs="Times New Roman"/>
          <w:szCs w:val="24"/>
        </w:rPr>
        <w:instrText xml:space="preserve"> ADDIN ZOTERO_ITEM CSL_CITATION {"citationID":"bCeFl6sT","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440D83" w:rsidRPr="00D2043C">
        <w:rPr>
          <w:rFonts w:eastAsia="Times New Roman" w:cs="Times New Roman"/>
          <w:szCs w:val="24"/>
        </w:rPr>
        <w:fldChar w:fldCharType="separate"/>
      </w:r>
      <w:r w:rsidR="00440D83" w:rsidRPr="00D2043C">
        <w:rPr>
          <w:rFonts w:cs="Times New Roman"/>
        </w:rPr>
        <w:t>(Beyer et al. 2016)</w:t>
      </w:r>
      <w:r w:rsidR="00440D83" w:rsidRPr="00D2043C">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pDt49wqd","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Beyer et al. 2016)</w:t>
      </w:r>
      <w:r w:rsidR="00A5297D" w:rsidRPr="00D2043C">
        <w:rPr>
          <w:rFonts w:eastAsia="Times New Roman" w:cs="Times New Roman"/>
          <w:szCs w:val="24"/>
        </w:rPr>
        <w:fldChar w:fldCharType="end"/>
      </w:r>
      <w:r w:rsidR="00A5297D" w:rsidRPr="00D2043C">
        <w:rPr>
          <w:rFonts w:eastAsia="Times New Roman" w:cs="Times New Roman"/>
          <w:szCs w:val="24"/>
        </w:rPr>
        <w:t xml:space="preserve">, we created a software package, that could 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problems using integer linear programming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RFZZPwSu","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Hanson et al. 2019)</w:t>
      </w:r>
      <w:r w:rsidR="00A5297D" w:rsidRPr="00D2043C">
        <w:rPr>
          <w:rFonts w:eastAsia="Times New Roman" w:cs="Times New Roman"/>
          <w:szCs w:val="24"/>
        </w:rPr>
        <w:fldChar w:fldCharType="end"/>
      </w:r>
      <w:r w:rsidR="00A5297D" w:rsidRPr="00D2043C">
        <w:rPr>
          <w:rFonts w:eastAsia="Times New Roman" w:cs="Times New Roman"/>
          <w:szCs w:val="24"/>
        </w:rPr>
        <w:t>.</w:t>
      </w:r>
    </w:p>
    <w:p w14:paraId="7553CEC8" w14:textId="125D919C" w:rsidR="00A5297D" w:rsidRPr="00D2043C" w:rsidRDefault="00A5297D" w:rsidP="00070639">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w:t>
      </w:r>
      <w:proofErr w:type="gramStart"/>
      <w:r w:rsidR="0059264F" w:rsidRPr="00D2043C">
        <w:rPr>
          <w:rFonts w:eastAsia="Times New Roman" w:cs="Times New Roman"/>
          <w:szCs w:val="24"/>
        </w:rPr>
        <w:t>real world</w:t>
      </w:r>
      <w:proofErr w:type="gramEnd"/>
      <w:r w:rsidR="0059264F" w:rsidRPr="00D2043C">
        <w:rPr>
          <w:rFonts w:eastAsia="Times New Roman" w:cs="Times New Roman"/>
          <w:szCs w:val="24"/>
        </w:rPr>
        <w:t xml:space="preserve">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simulated annealing)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integer linear programming) to ask the following questions:</w:t>
      </w:r>
    </w:p>
    <w:p w14:paraId="3CF82979" w14:textId="468D29D7" w:rsidR="004655FE" w:rsidRPr="004655FE" w:rsidRDefault="004655FE"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 xml:space="preserve">What is required to parameterize </w:t>
      </w:r>
      <w:proofErr w:type="spellStart"/>
      <w:r w:rsidR="00CA4A41">
        <w:rPr>
          <w:rFonts w:ascii="Times New Roman" w:eastAsia="Times New Roman" w:hAnsi="Times New Roman" w:cs="Times New Roman"/>
          <w:szCs w:val="24"/>
        </w:rPr>
        <w:t>i</w:t>
      </w:r>
      <w:proofErr w:type="spellEnd"/>
      <w:r w:rsidR="00CA4A41">
        <w:rPr>
          <w:rFonts w:ascii="Times New Roman" w:eastAsia="Times New Roman" w:hAnsi="Times New Roman" w:cs="Times New Roman"/>
          <w:szCs w:val="24"/>
        </w:rPr>
        <w:t xml:space="preserve">) </w:t>
      </w:r>
      <w:proofErr w:type="spellStart"/>
      <w:r w:rsidR="00CA4A41">
        <w:rPr>
          <w:rFonts w:ascii="Times New Roman" w:eastAsia="Times New Roman" w:hAnsi="Times New Roman" w:cs="Times New Roman"/>
          <w:szCs w:val="24"/>
        </w:rPr>
        <w:t>Marxan</w:t>
      </w:r>
      <w:proofErr w:type="spellEnd"/>
      <w:r w:rsidR="00CA4A41">
        <w:rPr>
          <w:rFonts w:ascii="Times New Roman" w:eastAsia="Times New Roman" w:hAnsi="Times New Roman" w:cs="Times New Roman"/>
          <w:szCs w:val="24"/>
        </w:rPr>
        <w:t xml:space="preserve">, ii) </w:t>
      </w:r>
      <w:proofErr w:type="spellStart"/>
      <w:r w:rsidR="00CA4A41">
        <w:rPr>
          <w:rFonts w:ascii="Times New Roman" w:eastAsia="Times New Roman" w:hAnsi="Times New Roman" w:cs="Times New Roman"/>
          <w:szCs w:val="24"/>
        </w:rPr>
        <w:t>prioritizr</w:t>
      </w:r>
      <w:proofErr w:type="spellEnd"/>
      <w:r w:rsidR="00CA4A41">
        <w:rPr>
          <w:rFonts w:ascii="Times New Roman" w:eastAsia="Times New Roman" w:hAnsi="Times New Roman" w:cs="Times New Roman"/>
          <w:szCs w:val="24"/>
        </w:rPr>
        <w:t xml:space="preserve"> using an open source solver, and iii) </w:t>
      </w:r>
      <w:proofErr w:type="spellStart"/>
      <w:r w:rsidR="00CA4A41">
        <w:rPr>
          <w:rFonts w:ascii="Times New Roman" w:eastAsia="Times New Roman" w:hAnsi="Times New Roman" w:cs="Times New Roman"/>
          <w:szCs w:val="24"/>
        </w:rPr>
        <w:t>prioritzr</w:t>
      </w:r>
      <w:proofErr w:type="spellEnd"/>
      <w:r w:rsidR="00CA4A41">
        <w:rPr>
          <w:rFonts w:ascii="Times New Roman" w:eastAsia="Times New Roman" w:hAnsi="Times New Roman" w:cs="Times New Roman"/>
          <w:szCs w:val="24"/>
        </w:rPr>
        <w:t xml:space="preserve"> using a proprietary solver</w:t>
      </w:r>
      <w:r w:rsidR="00CA4A41">
        <w:rPr>
          <w:rFonts w:ascii="Times New Roman" w:eastAsia="Times New Roman" w:hAnsi="Times New Roman" w:cs="Times New Roman"/>
          <w:szCs w:val="24"/>
        </w:rPr>
        <w:t>?</w:t>
      </w:r>
    </w:p>
    <w:p w14:paraId="2AA7B862" w14:textId="76B3AFDF" w:rsidR="0059264F" w:rsidRDefault="00D2043C" w:rsidP="008E6698">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 differ between</w:t>
      </w:r>
      <w:r w:rsidR="00CA4A41">
        <w:rPr>
          <w:rFonts w:ascii="Times New Roman" w:eastAsia="Times New Roman" w:hAnsi="Times New Roman" w:cs="Times New Roman"/>
          <w:szCs w:val="24"/>
        </w:rPr>
        <w:t xml:space="preserve"> the three approaches tested</w:t>
      </w:r>
      <w:r>
        <w:rPr>
          <w:rFonts w:ascii="Times New Roman" w:eastAsia="Times New Roman" w:hAnsi="Times New Roman" w:cs="Times New Roman"/>
          <w:szCs w:val="24"/>
        </w:rPr>
        <w:t>?</w:t>
      </w:r>
    </w:p>
    <w:p w14:paraId="2A0CE271" w14:textId="3496BE37" w:rsidR="00D2043C" w:rsidRPr="00D2043C" w:rsidRDefault="009414DB"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three approaches tested?</w:t>
      </w:r>
    </w:p>
    <w:p w14:paraId="7A466720" w14:textId="6ED08520" w:rsidR="00674654" w:rsidRPr="00D2043C" w:rsidRDefault="00186AA6" w:rsidP="003E1527">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8E7B78">
      <w:pPr>
        <w:spacing w:line="480" w:lineRule="auto"/>
        <w:rPr>
          <w:rFonts w:cs="Times New Roman"/>
          <w:i/>
          <w:sz w:val="22"/>
          <w:lang w:val="en-CA"/>
        </w:rPr>
      </w:pPr>
      <w:r w:rsidRPr="008E7B78">
        <w:rPr>
          <w:rFonts w:cs="Times New Roman"/>
          <w:i/>
          <w:lang w:val="en-CA"/>
        </w:rPr>
        <w:t xml:space="preserve">Study area </w:t>
      </w:r>
    </w:p>
    <w:p w14:paraId="6A375503" w14:textId="77777777" w:rsidR="008E7B78" w:rsidRDefault="008E7B78" w:rsidP="008E7B78">
      <w:pPr>
        <w:spacing w:line="480" w:lineRule="auto"/>
        <w:ind w:firstLine="720"/>
        <w:rPr>
          <w:rFonts w:cs="Times New Roman"/>
          <w:lang w:val="en-CA"/>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proofErr w:type="spellStart"/>
      <w:r>
        <w:rPr>
          <w:rFonts w:cs="Times New Roman"/>
          <w:lang w:val="en-CA"/>
        </w:rPr>
        <w:t>Meidinger</w:t>
      </w:r>
      <w:proofErr w:type="spellEnd"/>
      <w:r>
        <w:rPr>
          <w:rFonts w:cs="Times New Roman"/>
          <w:lang w:val="en-CA"/>
        </w:rPr>
        <w:t xml:space="preserve"> and </w:t>
      </w:r>
      <w:proofErr w:type="spellStart"/>
      <w:r>
        <w:rPr>
          <w:rFonts w:cs="Times New Roman"/>
          <w:lang w:val="en-CA"/>
        </w:rPr>
        <w:t>Pojar</w:t>
      </w:r>
      <w:proofErr w:type="spellEnd"/>
      <w:r>
        <w:rPr>
          <w:rFonts w:cs="Times New Roman"/>
          <w:lang w:val="en-CA"/>
        </w:rPr>
        <w:t xml:space="preserve"> 1991). Land cover in the region is diverse, </w:t>
      </w:r>
      <w:r>
        <w:rPr>
          <w:rFonts w:cs="Times New Roman"/>
          <w:lang w:val="en-CA"/>
        </w:rPr>
        <w:lastRenderedPageBreak/>
        <w:t xml:space="preserve">with approximately 57% of the land in forest, 8% as savanna or grassland, 5% in cropland, and 10% being urban or built.   </w:t>
      </w:r>
    </w:p>
    <w:p w14:paraId="67C542D5" w14:textId="77777777" w:rsidR="008E7B78" w:rsidRPr="008E7B78" w:rsidRDefault="008E7B78" w:rsidP="008E7B78">
      <w:pPr>
        <w:spacing w:line="480" w:lineRule="auto"/>
        <w:rPr>
          <w:rFonts w:cs="Times New Roman"/>
          <w:i/>
          <w:lang w:val="en-CA"/>
        </w:rPr>
      </w:pPr>
      <w:bookmarkStart w:id="0" w:name="_GoBack"/>
      <w:r w:rsidRPr="008E7B78">
        <w:rPr>
          <w:rFonts w:cs="Times New Roman"/>
          <w:i/>
          <w:lang w:val="en-CA"/>
        </w:rPr>
        <w:t>Data Layers</w:t>
      </w:r>
    </w:p>
    <w:bookmarkEnd w:id="0"/>
    <w:p w14:paraId="15A1D10E" w14:textId="77777777" w:rsidR="008E7B78" w:rsidRDefault="008E7B78" w:rsidP="008E7B78">
      <w:pPr>
        <w:spacing w:line="480" w:lineRule="auto"/>
        <w:rPr>
          <w:rFonts w:cs="Times New Roman"/>
          <w:lang w:val="en-CA"/>
        </w:rPr>
      </w:pPr>
      <w:r>
        <w:rPr>
          <w:rFonts w:cs="Times New Roman"/>
          <w:i/>
        </w:rPr>
        <w:t xml:space="preserve">Biodiversity data.  </w:t>
      </w:r>
      <w:r>
        <w:rPr>
          <w:rFonts w:cs="Times New Roman"/>
        </w:rPr>
        <w:t xml:space="preserve">Our prioritizations were run with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rPr>
        <w:t xml:space="preserve"> </w:t>
      </w:r>
      <w:r>
        <w:rPr>
          <w:rFonts w:cs="Times New Roman"/>
          <w:spacing w:val="-1"/>
        </w:rPr>
        <w:t xml:space="preserve">data, which is a citizen-science effort that has produced the largest and most rapidly growing biodiversity database in the world </w:t>
      </w:r>
      <w:r>
        <w:rPr>
          <w:rFonts w:cs="Times New Roman"/>
        </w:rPr>
        <w:fldChar w:fldCharType="begin" w:fldLock="1"/>
      </w:r>
      <w:r>
        <w:rPr>
          <w:rFonts w:cs="Times New Roman"/>
        </w:rPr>
        <w:instrText>ADDIN CSL_CITATION { "citationItems" : [ { "id" : "ITEM-1", "itemData" : { "author" : [ { "dropping-particle" : "", "family" : "Sullivan", "given" : "Brian L", "non-dropping-particle" : "", "parse-names" : false, "suffix" : "" }, { "dropping-particle" : "", "family" : "Aycrigg", "given" : "Jocelyn L", "non-dropping-particle" : "", "parse-names" : false, "suffix" : "" }, { "dropping-particle" : "", "family" : "Barry", "given" : "Jessie H", "non-dropping-particle" : "", "parse-names" : false, "suffix" : "" }, { "dropping-particle" : "", "family" : "Bonney", "given" : "Rick E", "non-dropping-particle" : "", "parse-names" : false, "suffix" : "" }, { "dropping-particle" : "", "family" : "Bruns", "given" : "Nicholas", "non-dropping-particle" : "", "parse-names" : false, "suffix" : "" }, { "dropping-particle" : "", "family" : "Cooper", "given" : "Caren B", "non-dropping-particle" : "", "parse-names" : false, "suffix" : "" }, { "dropping-particle" : "", "family" : "Damoulas", "given" : "Theo", "non-dropping-particle" : "", "parse-names" : false, "suffix" : "" }, { "dropping-particle" : "", "family" : "Dhondt", "given" : "Andre A", "non-dropping-particle" : "", "parse-names" : false, "suffix" : "" }, { "dropping-particle" : "", "family" : "Dietterich", "given" : "Tom", "non-dropping-particle" : "", "parse-names" : false, "suffix" : "" }, { "dropping-particle" : "", "family" : "Farnsworth", "given" : "Andrew", "non-dropping-particle" : "", "parse-names" : false, "suffix" : "" }, { "dropping-particle" : "", "family" : "others", "given" : "", "non-dropping-particle" : "", "parse-names" : false, "suffix" : "" } ], "container-title" : "Biological Conservation", "id" : "ITEM-1", "issued" : { "date-parts" : [ [ "2014" ] ] }, "page" : "31-40", "publisher" : "Elsevier", "title" : "The eBird enterprise: an integrated approach to development and application of citizen science", "type" : "article-journal", "volume" : "169" }, "uris" : [ "http://www.mendeley.com/documents/?uuid=e7240ead-ba92-49f2-85e3-7ce0dc05c0b7" ] }, { "id" : "ITEM-2", "itemData" : { "author" : [ { "dropping-particle" : "", "family" : "Hochachka", "given" : "Wesley M", "non-dropping-particle" : "", "parse-names" : false, "suffix" : "" }, { "dropping-particle" : "", "family" : "Fink", "given" : "Daniel", "non-dropping-particle" : "", "parse-names" : false, "suffix" : "" }, { "dropping-particle" : "", "family" : "Hutchinson", "given" : "Rebecca A", "non-dropping-particle" : "", "parse-names" : false, "suffix" : "" }, { "dropping-particle" : "", "family" : "Sheldon", "given" : "Daniel", "non-dropping-particle" : "", "parse-names" : false, "suffix" : "" }, { "dropping-particle" : "", "family" : "Wong", "given" : "Weng-Keen", "non-dropping-particle" : "", "parse-names" : false, "suffix" : "" }, { "dropping-particle" : "", "family" : "Kelling", "given" : "Steve", "non-dropping-particle" : "", "parse-names" : false, "suffix" : "" } ], "container-title" : "Trends in ecology &amp; evolution", "id" : "ITEM-2", "issue" : "2", "issued" : { "date-parts" : [ [ "2012" ] ] }, "page" : "130-137", "publisher" : "Elsevier", "title" : "Data-intensive science applied to broad-scale citizen science", "type" : "article-journal", "volume" : "27" }, "uris" : [ "http://www.mendeley.com/documents/?uuid=59f110bb-a22a-4e45-b991-0e97199c8e33" ] } ], "mendeley" : { "formattedCitation" : "(Hochachka et al. 2012, Sullivan et al. 2014)", "plainTextFormattedCitation" : "(Hochachka et al. 2012, Sullivan et al. 2014)", "previouslyFormattedCitation" : "&lt;sup&gt;&lt;sup&gt;&lt;i&gt;30&lt;/i&gt;&lt;/sup&gt;, &lt;sup&gt;&lt;i&gt;31&lt;/i&gt;&lt;/sup&gt;&lt;/sup&gt;" }, "properties" : { "noteIndex" : 0 }, "schema" : "https://github.com/citation-style-language/schema/raw/master/csl-citation.json" }</w:instrText>
      </w:r>
      <w:r>
        <w:rPr>
          <w:rFonts w:cs="Times New Roman"/>
        </w:rPr>
        <w:fldChar w:fldCharType="separate"/>
      </w:r>
      <w:r>
        <w:rPr>
          <w:rFonts w:cs="Times New Roman"/>
          <w:noProof/>
        </w:rPr>
        <w:t>(Hochachka et al. 2012, Sullivan et al. 2014)</w:t>
      </w:r>
      <w:r>
        <w:rPr>
          <w:rFonts w:cs="Times New Roman"/>
        </w:rPr>
        <w:fldChar w:fldCharType="end"/>
      </w:r>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8" w:history="1">
        <w:r>
          <w:rPr>
            <w:rStyle w:val="Hyper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470 checklists from 2160 locations, visited from 1-10 times and 2.53 times on average.  Following Schuster et al. (2014, 2017) we used a combination of quantitative models and expert elicitation to identify which species were associated either with forest habitat or with human-dominated habitat, such as built or residential land (Supplemental Material methods, Supplementary Table 1). </w:t>
      </w:r>
    </w:p>
    <w:p w14:paraId="7BDDBA3C" w14:textId="77777777" w:rsidR="008E7B78" w:rsidRDefault="008E7B78" w:rsidP="008E7B78">
      <w:pPr>
        <w:spacing w:line="480" w:lineRule="auto"/>
        <w:rPr>
          <w:rFonts w:cs="Times New Roman"/>
          <w:lang w:val="en-CA"/>
        </w:rPr>
      </w:pPr>
      <w:r>
        <w:rPr>
          <w:rFonts w:cs="Times New Roman"/>
          <w:i/>
          <w:lang w:val="en-CA"/>
        </w:rPr>
        <w:t>Cadastral layer and land cost</w:t>
      </w:r>
      <w:r>
        <w:rPr>
          <w:rFonts w:cs="Times New Roman"/>
          <w:lang w:val="en-CA"/>
        </w:rPr>
        <w:t xml:space="preserve">.  We incorporated spatial heterogeneity in land cost </w:t>
      </w:r>
      <w:r>
        <w:rPr>
          <w:rFonts w:cs="Times New Roman"/>
          <w:lang w:val="en-CA"/>
        </w:rPr>
        <w:fldChar w:fldCharType="begin" w:fldLock="1"/>
      </w:r>
      <w:r>
        <w:rPr>
          <w:rFonts w:cs="Times New Roman"/>
          <w:lang w:val="en-CA"/>
        </w:rPr>
        <w:instrText>ADDIN CSL_CITATION {"citationItems":[{"id":"ITEM-1","itemData":{"ISBN":"00368075","author":[{"dropping-particle":"","family":"Ando","given":"Amy","non-dropping-particle":"","parse-names":false,"suffix":""},{"dropping-particle":"","family":"Camm","given":"Jeffrey","non-dropping-particle":"","parse-names":false,"suffix":""},{"dropping-particle":"","family":"Polasky","given":"Stephen","non-dropping-particle":"","parse-names":false,"suffix":""},{"dropping-particle":"","family":"Solow","given":"Andrew","non-dropping-particle":"","parse-names":false,"suffix":""}],"collection-title":"New Series","container-title":"Science","id":"ITEM-1","issue":"5359","issued":{"date-parts":[["1998","3"]]},"note":"Efforts at species conservation in the United States have tended to be opportunistic and uncoordinated. Recently, however, ecologists and economists have begun to develop more systematic approaches. Here, the problem of efficiently allocating scarce conservation resources in the selection of sites for biological reserves is addressed. With the use of county-level data on land prices and the incidence of endangered species, it is shown that accounting for heterogeneity in land prices results in a substantial increase in efficiency in terms of either the cost of achieving a fixed coverage of species or the coverage attained from a fixed budget. CR  - Copyright &amp;amp;#169; 1998 American Association for the Advancement of Science","page":"2126-2128","publisher":"American Association for the Advancement of Science","title":"Species Distributions, Land Values, and Efficient Conservation","type":"article-journal","volume":"279"},"uris":["http://www.mendeley.com/documents/?uuid=d8bd28b4-7305-4a8a-8955-687b46121849"]},{"id":"ITEM-2","itemData":{"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author":[{"dropping-particle":"","family":"Polasky","given":"Stephen","non-dropping-particle":"","parse-names":false,"suffix":""},{"dropping-particle":"","family":"Camm","given":"Jeffrey D","non-dropping-particle":"","parse-names":false,"suffix":""},{"dropping-particle":"","family":"Garber-Yonts","given":"Brian","non-dropping-particle":"","parse-names":false,"suffix":""}],"container-title":"Land Economics","id":"ITEM-2","issue":"1","issued":{"date-parts":[["2001","2","1"]]},"note":"10.3368/le.77.1.68 ","page":"68-78","title":"Selecting Biological Reserves Cost-Effectively: An Application to Terrestrial Vertebrate Conservation in Oregon","type":"article-journal","volume":"77"},"uris":["http://www.mendeley.com/documents/?uuid=e51b24b8-8f0e-43df-a972-90f6cb97f12f"]},{"id":"ITEM-3","itemData":{"ISSN":"1520-6688","abstract":"Failure to consider costs as well as benefits is common in many policy initiatives and analyses, particularly","author":[{"dropping-particle":"","family":"Ferraro","given":"Paul J","non-dropping-particle":"","parse-names":false,"suffix":""}],"container-title":"Journal of Policy Analysis and Management","id":"ITEM-3","issue":"1","issued":{"date-parts":[["2003"]]},"page":"27-43","publisher":"Wiley Subscription Services, Inc., A Wiley Company","title":"Assigning priority to environmental policy interventions in a heterogeneous world","type":"article-journal","volume":"22"},"uris":["http://www.mendeley.com/documents/?uuid=b923f148-e98c-4824-b955-819850478b90"]},{"id":"ITEM-4","itemData":{"DOI":"10.1016/j.tree.2006.10.003","ISSN":"0169-5347","PMID":"17050033","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author":[{"dropping-particle":"","family":"Naidoo","given":"Robin","non-dropping-particle":"","parse-names":false,"suffix":""},{"dropping-particle":"","family":"Balmford","given":"Andrew","non-dropping-particle":"","parse-names":false,"suffix":""},{"dropping-particle":"","family":"Ferraro","given":"Paul J","non-dropping-particle":"","parse-names":false,"suffix":""},{"dropping-particle":"","family":"Polasky","given":"Stephen","non-dropping-particle":"","parse-names":false,"suffix":""},{"dropping-particle":"","family":"Ricketts","given":"Taylor H","non-dropping-particle":"","parse-names":false,"suffix":""},{"dropping-particle":"","family":"Rouget","given":"Mathieu","non-dropping-particle":"","parse-names":false,"suffix":""}],"container-title":"Trends in ecology &amp; evolution","id":"ITEM-4","issue":"12","issued":{"date-parts":[["2006","12"]]},"page":"681-7","title":"Integrating economic costs into conservation planning.","type":"article-journal","volume":"21"},"uris":["http://www.mendeley.com/documents/?uuid=5c3aac0f-4b4c-4ea5-970c-be3f4ffebf9a"]}],"mendeley":{"formattedCitation":"(Ando et al. 1998, Polasky et al. 2001, Ferraro 2003, Naidoo et al. 2006)","plainTextFormattedCitation":"(Ando et al. 1998, Polasky et al. 2001, Ferraro 2003, Naidoo et al. 2006)","previouslyFormattedCitation":"(Ando et al. 1998, Polasky et al. 2001, Ferraro 2003, Naidoo et al. 2006)"},"properties":{"noteIndex":0},"schema":"https://github.com/citation-style-language/schema/raw/master/csl-citation.json"}</w:instrText>
      </w:r>
      <w:r>
        <w:rPr>
          <w:rFonts w:cs="Times New Roman"/>
          <w:lang w:val="en-CA"/>
        </w:rPr>
        <w:fldChar w:fldCharType="separate"/>
      </w:r>
      <w:r>
        <w:rPr>
          <w:rFonts w:cs="Times New Roman"/>
          <w:lang w:val="en-CA"/>
        </w:rPr>
        <w:t xml:space="preserve">(Ando et al. 1998, </w:t>
      </w:r>
      <w:proofErr w:type="spellStart"/>
      <w:r>
        <w:rPr>
          <w:rFonts w:cs="Times New Roman"/>
          <w:lang w:val="en-CA"/>
        </w:rPr>
        <w:t>Polasky</w:t>
      </w:r>
      <w:proofErr w:type="spellEnd"/>
      <w:r>
        <w:rPr>
          <w:rFonts w:cs="Times New Roman"/>
          <w:lang w:val="en-CA"/>
        </w:rPr>
        <w:t xml:space="preserve"> et al. 2001, Ferraro 2003, Naidoo et al. 2006)</w:t>
      </w:r>
      <w:r>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resulting in 193,623 polygons for BC (Schuster et al. 2014). Cadastral data, including tax assessment land values from Washington State came from the University of Washington’s Washington State Parcel Database (</w:t>
      </w:r>
      <w:hyperlink r:id="rId9"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cadastral layer included 1.92M polygons. Cadastral data, including tax assessment land values from Oregon State had to </w:t>
      </w:r>
      <w:r>
        <w:rPr>
          <w:rFonts w:cs="Times New Roman"/>
          <w:lang w:val="en-CA"/>
        </w:rPr>
        <w:lastRenderedPageBreak/>
        <w:t xml:space="preserve">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40140FD6" w14:textId="77777777" w:rsidR="008E7B78" w:rsidRDefault="008E7B78" w:rsidP="00852507">
      <w:pPr>
        <w:spacing w:after="0" w:line="480" w:lineRule="auto"/>
        <w:rPr>
          <w:rFonts w:cs="Times New Roman"/>
          <w:i/>
          <w:szCs w:val="24"/>
        </w:rPr>
      </w:pPr>
    </w:p>
    <w:p w14:paraId="59A112BD" w14:textId="67EE67E1" w:rsidR="00852507" w:rsidRPr="00D2043C" w:rsidRDefault="00852507" w:rsidP="00852507">
      <w:pPr>
        <w:spacing w:after="0" w:line="480" w:lineRule="auto"/>
        <w:rPr>
          <w:rFonts w:cs="Times New Roman"/>
          <w:szCs w:val="24"/>
        </w:rPr>
      </w:pPr>
      <w:r w:rsidRPr="00D2043C">
        <w:rPr>
          <w:rFonts w:cs="Times New Roman"/>
          <w:i/>
          <w:szCs w:val="24"/>
        </w:rPr>
        <w:t>Spatial prioritization approach</w:t>
      </w:r>
    </w:p>
    <w:p w14:paraId="1358CAA8" w14:textId="77777777" w:rsidR="00852507" w:rsidRPr="00D2043C" w:rsidRDefault="00852507" w:rsidP="00852507">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rPr>
        <w:t xml:space="preserve">Here we use the concept of systematic conservation planning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UuixEF63","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ITEM-1","issue":"6783","issued":{"date-parts":[["2000","5"]]},"page":"243-53","title":"Systematic conservation planning.","type":"article-journal","volume":"405"}}],"schema":"https://github.com/citation-style-language/schema/raw/master/csl-citation.json"} </w:instrText>
      </w:r>
      <w:r w:rsidRPr="00D2043C">
        <w:rPr>
          <w:rStyle w:val="apple-converted-space"/>
          <w:shd w:val="clear" w:color="auto" w:fill="FFFFFF"/>
        </w:rPr>
        <w:fldChar w:fldCharType="separate"/>
      </w:r>
      <w:r w:rsidRPr="00D2043C">
        <w:t>(</w:t>
      </w:r>
      <w:proofErr w:type="spellStart"/>
      <w:r w:rsidRPr="00D2043C">
        <w:t>Margules</w:t>
      </w:r>
      <w:proofErr w:type="spellEnd"/>
      <w:r w:rsidRPr="00D2043C">
        <w:t xml:space="preserve"> and </w:t>
      </w:r>
      <w:proofErr w:type="spellStart"/>
      <w:r w:rsidRPr="00D2043C">
        <w:t>Pressey</w:t>
      </w:r>
      <w:proofErr w:type="spellEnd"/>
      <w:r w:rsidRPr="00D2043C">
        <w:t xml:space="preserve"> 2000)</w:t>
      </w:r>
      <w:r w:rsidRPr="00D2043C">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vmaiYJmK","properties":{"formattedCitation":"(McIntosh et al. 2017)","plainCitation":"(McIntosh et al. 2017)","noteIndex":0},"citationItems":[{"id":"Zbc2KjIo/qOuBVagY","uris":["http://www.mendeley.com/documents/?uuid=08dbf7ae-6184-3e5d-9c0a-d02b2312e117"],"uri":["http://www.mendeley.com/documents/?uuid=08dbf7ae-6184-3e5d-9c0a-d02b2312e117"],"itemData":{"DOI":"10.1146/annurev-environ-102016-060902","ISSN":"1543-5938","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author":[{"dropping-particle":"","family":"McIntosh","given":"Emma J.","non-dropping-particle":"","parse-names":false,"suffix":""},{"dropping-particle":"","family":"Pressey","given":"Robert L.","non-dropping-particle":"","parse-names":false,"suffix":""},{"dropping-particle":"","family":"Lloyd","given":"Samuel","non-dropping-particle":"","parse-names":false,"suffix":""},{"dropping-particle":"","family":"Smith","given":"Robert","non-dropping-particle":"","parse-names":false,"suffix":""},{"dropping-particle":"","family":"Grenyer","given":"Richard","non-dropping-particle":"","parse-names":false,"suffix":""}],"container-title":"Annual Review of Environment and Resources","id":"ITEM-1","issue":"1","issued":{"date-parts":[["2017","11","11"]]},"page":"annurev-environ-102016-060902","publisher":" Annual Reviews  4139 El Camino Way, PO Box 10139, Palo Alto, California 94303-0139, USA  ","title":"The Impact of Systematic Conservation Planning","type":"article-journal","volume":"42"}}],"schema":"https://github.com/citation-style-language/schema/raw/master/csl-citation.json"} </w:instrText>
      </w:r>
      <w:r w:rsidRPr="00D2043C">
        <w:rPr>
          <w:rStyle w:val="apple-converted-space"/>
          <w:shd w:val="clear" w:color="auto" w:fill="FFFFFF"/>
        </w:rPr>
        <w:fldChar w:fldCharType="separate"/>
      </w:r>
      <w:r w:rsidRPr="00D2043C">
        <w:t>(McIntosh et al. 2017)</w:t>
      </w:r>
      <w:r w:rsidRPr="00D2043C">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r w:rsidRPr="00D2043C">
        <w:rPr>
          <w:rStyle w:val="apple-converted-space"/>
          <w:shd w:val="clear" w:color="auto" w:fill="FFFFFF"/>
          <w:lang w:val="en-CA"/>
        </w:rPr>
        <w:t>Integer linear programming (ILP) is the subset of optimization algorithms used here to solve reserve design problems. The general form of an ILP problem can be expressed in matrix notation as:</w:t>
      </w:r>
    </w:p>
    <w:p w14:paraId="50635B62" w14:textId="77777777" w:rsidR="00852507" w:rsidRPr="00D2043C" w:rsidRDefault="00852507" w:rsidP="00852507">
      <w:pPr>
        <w:pStyle w:val="xmsolistparagraph"/>
        <w:spacing w:after="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726CE711" w:rsidR="00852507" w:rsidRPr="00D2043C" w:rsidRDefault="00852507" w:rsidP="00852507">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an objective to find the solution that fulfills all the targets and constraints for the smallest area, which we use as our measure of cost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lgwzFw4m","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ITEM-1","issued":{"date-parts":[["2016"]]},"page":"14-22","publisher":"Elsevier","title":"Solving conservation planning problems with integer linear programming","type":"article-journal","volume":"328"}}],"schema":"https://github.com/citation-style-language/schema/raw/master/csl-citation.json"} </w:instrText>
      </w:r>
      <w:r w:rsidRPr="00D2043C">
        <w:rPr>
          <w:rStyle w:val="apple-converted-space"/>
          <w:shd w:val="clear" w:color="auto" w:fill="FFFFFF"/>
          <w:lang w:val="en-CA"/>
        </w:rPr>
        <w:fldChar w:fldCharType="separate"/>
      </w:r>
      <w:r w:rsidRPr="00D2043C">
        <w:t>(Beyer et al. 2016)</w:t>
      </w:r>
      <w:r w:rsidRPr="00D2043C">
        <w:rPr>
          <w:rStyle w:val="apple-converted-space"/>
          <w:shd w:val="clear" w:color="auto" w:fill="FFFFFF"/>
          <w:lang w:val="en-CA"/>
        </w:rPr>
        <w:fldChar w:fldCharType="end"/>
      </w:r>
      <w:r w:rsidRPr="00D2043C">
        <w:rPr>
          <w:rStyle w:val="apple-converted-space"/>
          <w:shd w:val="clear" w:color="auto" w:fill="FFFFFF"/>
          <w:lang w:val="en-CA"/>
        </w:rPr>
        <w:t xml:space="preserve">. This objective is similar to that used in </w:t>
      </w:r>
      <w:proofErr w:type="spellStart"/>
      <w:r w:rsidRPr="00D2043C">
        <w:rPr>
          <w:rStyle w:val="apple-converted-space"/>
          <w:shd w:val="clear" w:color="auto" w:fill="FFFFFF"/>
          <w:lang w:val="en-CA"/>
        </w:rPr>
        <w:lastRenderedPageBreak/>
        <w:t>Marxan</w:t>
      </w:r>
      <w:proofErr w:type="spellEnd"/>
      <w:r w:rsidRPr="00D2043C">
        <w:rPr>
          <w:rStyle w:val="apple-converted-space"/>
          <w:shd w:val="clear" w:color="auto" w:fill="FFFFFF"/>
          <w:lang w:val="en-CA"/>
        </w:rPr>
        <w:t>, the most widely used spatial conservation planning tool</w:t>
      </w:r>
      <w:r w:rsidR="00AC08F6" w:rsidRPr="00D2043C">
        <w:rPr>
          <w:rStyle w:val="apple-converted-space"/>
          <w:shd w:val="clear" w:color="auto" w:fill="FFFFFF"/>
          <w:lang w:val="en-CA"/>
        </w:rPr>
        <w:t xml:space="preserve">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kONli8PM","properties":{"formattedCitation":"(Ball et al. 2009)","plainCitation":"(Ball et al. 2009)","noteIndex":0},"citationItems":[{"id":"Zbc2KjIo/NWJ5ESCL","uris":["http://www.mendeley.com/documents/?uuid=9ee3402f-9a53-4410-aa19-4c9c09be1118"],"uri":["http://www.mendeley.com/documents/?uuid=9ee3402f-9a53-4410-aa19-4c9c09be1118"],"itemData":{"author":[{"dropping-particle":"","family":"Ball","given":"I.R. R","non-dropping-particle":"","parse-names":false,"suffix":""},{"dropping-particle":"","family":"Possingham","given":"H.P. P","non-dropping-particle":"","parse-names":false,"suffix":""},{"dropping-particle":"","family":"Watts","given":"M.E. E","non-dropping-particle":"","parse-names":false,"suffix":""}],"container-title":"Spatial conservation prioritisation: Quantitative methods and computational tools.","editor":[{"dropping-particle":"","family":"Moilanen","given":"A","non-dropping-particle":"","parse-names":false,"suffix":""},{"dropping-particle":"","family":"Wilson","given":"K","non-dropping-particle":"","parse-names":false,"suffix":""},{"dropping-particle":"","family":"Possingham","given":"H P","non-dropping-particle":"","parse-names":false,"suffix":""}],"id":"ITEM-1","issue":"14","issued":{"date-parts":[["2009"]]},"page":"185-195","publisher":"Oxford University Press","publisher-place":"Oxford","title":"Marxan and relatives: Software for spatial conservation prioritisation.","type":"chapter"}}],"schema":"https://github.com/citation-style-language/schema/raw/master/csl-citation.json"} </w:instrText>
      </w:r>
      <w:r w:rsidRPr="00D2043C">
        <w:rPr>
          <w:rStyle w:val="apple-converted-space"/>
          <w:shd w:val="clear" w:color="auto" w:fill="FFFFFF"/>
          <w:lang w:val="en-CA"/>
        </w:rPr>
        <w:fldChar w:fldCharType="separate"/>
      </w:r>
      <w:r w:rsidRPr="00D2043C">
        <w:t>(Ball et al. 2009)</w:t>
      </w:r>
      <w:r w:rsidRPr="00D2043C">
        <w:rPr>
          <w:rStyle w:val="apple-converted-space"/>
          <w:shd w:val="clear" w:color="auto" w:fill="FFFFFF"/>
          <w:lang w:val="en-CA"/>
        </w:rPr>
        <w:fldChar w:fldCharType="end"/>
      </w:r>
      <w:r w:rsidRPr="00D2043C">
        <w:rPr>
          <w:rStyle w:val="apple-converted-space"/>
          <w:shd w:val="clear" w:color="auto" w:fill="FFFFFF"/>
          <w:lang w:val="en-CA"/>
        </w:rPr>
        <w:t>, but has been shown to lead to more efficient solutions</w:t>
      </w:r>
      <w:r w:rsidRPr="00D2043C">
        <w:rPr>
          <w:rStyle w:val="apple-converted-space"/>
          <w:shd w:val="clear" w:color="auto" w:fill="FFFFFF"/>
          <w:vertAlign w:val="superscript"/>
          <w:lang w:val="en-CA"/>
        </w:rPr>
        <w:t>11</w:t>
      </w:r>
      <w:r w:rsidRPr="00D2043C">
        <w:rPr>
          <w:rStyle w:val="apple-converted-space"/>
          <w:shd w:val="clear" w:color="auto" w:fill="FFFFFF"/>
          <w:lang w:val="en-CA"/>
        </w:rPr>
        <w:t>.</w:t>
      </w:r>
    </w:p>
    <w:p w14:paraId="50900751" w14:textId="77777777" w:rsidR="00852507" w:rsidRPr="00D2043C" w:rsidRDefault="00852507" w:rsidP="003E1527">
      <w:pPr>
        <w:pStyle w:val="xmsonormal"/>
        <w:spacing w:before="0" w:beforeAutospacing="0" w:after="0" w:afterAutospacing="0" w:line="480" w:lineRule="auto"/>
        <w:rPr>
          <w:b/>
          <w:lang w:val="en-CA"/>
        </w:rPr>
      </w:pPr>
    </w:p>
    <w:p w14:paraId="30D65B02" w14:textId="429EB869" w:rsidR="00186AA6" w:rsidRPr="00D2043C" w:rsidRDefault="00186AA6" w:rsidP="00B66B4F">
      <w:pPr>
        <w:pStyle w:val="xmsonormal"/>
        <w:spacing w:before="0" w:beforeAutospacing="0" w:after="0" w:afterAutospacing="0" w:line="480" w:lineRule="auto"/>
        <w:rPr>
          <w:b/>
        </w:rPr>
      </w:pPr>
      <w:r w:rsidRPr="00D2043C">
        <w:rPr>
          <w:b/>
        </w:rPr>
        <w:t xml:space="preserve">Results </w:t>
      </w:r>
    </w:p>
    <w:p w14:paraId="5E157447" w14:textId="431D7270" w:rsidR="00186AA6" w:rsidRPr="00D2043C" w:rsidRDefault="00186AA6" w:rsidP="00B66B4F">
      <w:pPr>
        <w:pStyle w:val="xmsonormal"/>
        <w:spacing w:before="0" w:beforeAutospacing="0" w:after="0" w:afterAutospacing="0" w:line="480" w:lineRule="auto"/>
        <w:rPr>
          <w:b/>
        </w:rPr>
      </w:pPr>
      <w:r w:rsidRPr="00D2043C">
        <w:rPr>
          <w:b/>
        </w:rPr>
        <w:t>Discussion</w:t>
      </w:r>
    </w:p>
    <w:p w14:paraId="184CB3E3" w14:textId="77777777" w:rsidR="001218D3" w:rsidRPr="00D2043C" w:rsidRDefault="001218D3" w:rsidP="001218D3">
      <w:pPr>
        <w:spacing w:line="480" w:lineRule="auto"/>
        <w:rPr>
          <w:rFonts w:cs="Times New Roman"/>
          <w:b/>
        </w:rPr>
      </w:pPr>
      <w:r w:rsidRPr="00D2043C">
        <w:rPr>
          <w:rFonts w:cs="Times New Roman"/>
          <w:b/>
        </w:rPr>
        <w:t>Conclusion</w:t>
      </w:r>
    </w:p>
    <w:p w14:paraId="4E0CE899" w14:textId="77FF3E55" w:rsidR="00021AEC" w:rsidRPr="00D2043C" w:rsidRDefault="00021AEC" w:rsidP="00B66B4F">
      <w:pPr>
        <w:pStyle w:val="xmsonormal"/>
        <w:spacing w:before="0" w:beforeAutospacing="0" w:after="0" w:afterAutospacing="0" w:line="480" w:lineRule="auto"/>
        <w:rPr>
          <w:b/>
        </w:rPr>
      </w:pPr>
      <w:r w:rsidRPr="00D2043C">
        <w:rPr>
          <w:b/>
        </w:rPr>
        <w:t xml:space="preserve">Acknowledgements </w:t>
      </w:r>
    </w:p>
    <w:p w14:paraId="4AAF3FB6" w14:textId="36570DE0" w:rsidR="00F3487F" w:rsidRPr="00D2043C" w:rsidRDefault="00F3487F" w:rsidP="00F3487F">
      <w:pPr>
        <w:pStyle w:val="Body"/>
        <w:spacing w:line="480" w:lineRule="auto"/>
        <w:ind w:firstLine="720"/>
        <w:rPr>
          <w:rFonts w:cs="Times New Roman"/>
          <w:lang w:val="en-CA"/>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BF6554" w:rsidRPr="00D2043C">
        <w:rPr>
          <w:rFonts w:cs="Times New Roman"/>
          <w:lang w:val="en-CA"/>
        </w:rPr>
        <w:t xml:space="preserve"> 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JOH by </w:t>
      </w:r>
      <w:proofErr w:type="gramStart"/>
      <w:r w:rsidR="002E642A" w:rsidRPr="00D2043C">
        <w:rPr>
          <w:rFonts w:cs="Times New Roman"/>
          <w:highlight w:val="yellow"/>
          <w:lang w:val="en-CA"/>
        </w:rPr>
        <w:t>XXX</w:t>
      </w:r>
      <w:r w:rsidRPr="00D2043C">
        <w:rPr>
          <w:rFonts w:cs="Times New Roman"/>
          <w:lang w:val="en-CA"/>
        </w:rPr>
        <w:t xml:space="preserve"> ,</w:t>
      </w:r>
      <w:proofErr w:type="gramEnd"/>
      <w:r w:rsidRPr="00D2043C">
        <w:rPr>
          <w:rFonts w:cs="Times New Roman"/>
          <w:lang w:val="en-CA"/>
        </w:rPr>
        <w:t xml:space="preserve"> 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Environment and Climate Change Canada. </w:t>
      </w:r>
    </w:p>
    <w:p w14:paraId="160737B2" w14:textId="77777777" w:rsidR="00F3487F" w:rsidRPr="00D2043C" w:rsidRDefault="00F3487F" w:rsidP="00B66B4F">
      <w:pPr>
        <w:pStyle w:val="xmsonormal"/>
        <w:spacing w:before="0" w:beforeAutospacing="0" w:after="0" w:afterAutospacing="0" w:line="480" w:lineRule="auto"/>
        <w:rPr>
          <w:b/>
          <w:lang w:val="en-CA"/>
        </w:rPr>
      </w:pPr>
    </w:p>
    <w:p w14:paraId="093502A8" w14:textId="52A5D6E2" w:rsidR="00021AEC" w:rsidRPr="00D2043C" w:rsidRDefault="00021AEC" w:rsidP="00B66B4F">
      <w:pPr>
        <w:pStyle w:val="xmsonormal"/>
        <w:spacing w:before="0" w:beforeAutospacing="0" w:after="0" w:afterAutospacing="0" w:line="480" w:lineRule="auto"/>
        <w:rPr>
          <w:b/>
        </w:rPr>
      </w:pPr>
    </w:p>
    <w:p w14:paraId="289A9BAE" w14:textId="005A49AA" w:rsidR="00082F46" w:rsidRPr="00D2043C" w:rsidRDefault="00082F46" w:rsidP="002025F6">
      <w:pPr>
        <w:pStyle w:val="Body"/>
        <w:spacing w:line="480" w:lineRule="auto"/>
        <w:rPr>
          <w:rFonts w:cs="Times New Roman"/>
          <w:b/>
        </w:rPr>
      </w:pPr>
    </w:p>
    <w:p w14:paraId="78FE2B49" w14:textId="77777777" w:rsidR="004F09AC" w:rsidRPr="00D2043C" w:rsidRDefault="004F09AC">
      <w:pPr>
        <w:rPr>
          <w:rFonts w:cs="Times New Roman"/>
          <w:b/>
          <w:szCs w:val="24"/>
        </w:rPr>
      </w:pPr>
      <w:r w:rsidRPr="00D2043C">
        <w:rPr>
          <w:rFonts w:cs="Times New Roman"/>
          <w:b/>
          <w:szCs w:val="24"/>
        </w:rPr>
        <w:br w:type="page"/>
      </w:r>
    </w:p>
    <w:p w14:paraId="4F45AF6B" w14:textId="514C58F9" w:rsidR="00EB083A" w:rsidRPr="00D2043C" w:rsidRDefault="00DF1F0E" w:rsidP="003934BA">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79C12D41" w14:textId="77777777" w:rsidR="00A5297D" w:rsidRPr="00D2043C" w:rsidRDefault="00146B9F" w:rsidP="00A5297D">
      <w:pPr>
        <w:pStyle w:val="Bibliography"/>
        <w:rPr>
          <w:rFonts w:cs="Times New Roman"/>
        </w:rPr>
      </w:pPr>
      <w:r w:rsidRPr="00D2043C">
        <w:rPr>
          <w:rFonts w:cs="Times New Roman"/>
        </w:rPr>
        <w:fldChar w:fldCharType="begin" w:fldLock="1"/>
      </w:r>
      <w:r w:rsidR="00852507" w:rsidRPr="00D2043C">
        <w:rPr>
          <w:rFonts w:cs="Times New Roman"/>
        </w:rPr>
        <w:instrText xml:space="preserve"> ADDIN ZOTERO_BIBL {"uncited":[],"omitted":[],"custom":[]} CSL_BIBLIOGRAPHY </w:instrText>
      </w:r>
      <w:r w:rsidRPr="00D2043C">
        <w:rPr>
          <w:rFonts w:cs="Times New Roman"/>
        </w:rPr>
        <w:fldChar w:fldCharType="separate"/>
      </w:r>
      <w:r w:rsidR="00A5297D" w:rsidRPr="00D2043C">
        <w:rPr>
          <w:rFonts w:cs="Times New Roman"/>
        </w:rPr>
        <w:t xml:space="preserve">Ball, I. R. R., H. P. P. </w:t>
      </w:r>
      <w:proofErr w:type="spellStart"/>
      <w:r w:rsidR="00A5297D" w:rsidRPr="00D2043C">
        <w:rPr>
          <w:rFonts w:cs="Times New Roman"/>
        </w:rPr>
        <w:t>Possingham</w:t>
      </w:r>
      <w:proofErr w:type="spellEnd"/>
      <w:r w:rsidR="00A5297D" w:rsidRPr="00D2043C">
        <w:rPr>
          <w:rFonts w:cs="Times New Roman"/>
        </w:rPr>
        <w:t xml:space="preserve">, and M. E. E. Watts. 2009. </w:t>
      </w:r>
      <w:proofErr w:type="spellStart"/>
      <w:r w:rsidR="00A5297D" w:rsidRPr="00D2043C">
        <w:rPr>
          <w:rFonts w:cs="Times New Roman"/>
        </w:rPr>
        <w:t>Marxan</w:t>
      </w:r>
      <w:proofErr w:type="spellEnd"/>
      <w:r w:rsidR="00A5297D" w:rsidRPr="00D2043C">
        <w:rPr>
          <w:rFonts w:cs="Times New Roman"/>
        </w:rPr>
        <w:t xml:space="preserve"> and relatives: Software for spatial conservation </w:t>
      </w:r>
      <w:proofErr w:type="spellStart"/>
      <w:r w:rsidR="00A5297D" w:rsidRPr="00D2043C">
        <w:rPr>
          <w:rFonts w:cs="Times New Roman"/>
        </w:rPr>
        <w:t>prioritisation</w:t>
      </w:r>
      <w:proofErr w:type="spellEnd"/>
      <w:r w:rsidR="00A5297D" w:rsidRPr="00D2043C">
        <w:rPr>
          <w:rFonts w:cs="Times New Roman"/>
        </w:rPr>
        <w:t xml:space="preserve">. Pages 185–195 </w:t>
      </w:r>
      <w:r w:rsidR="00A5297D" w:rsidRPr="00D2043C">
        <w:rPr>
          <w:rFonts w:cs="Times New Roman"/>
          <w:i/>
          <w:iCs/>
        </w:rPr>
        <w:t>in</w:t>
      </w:r>
      <w:r w:rsidR="00A5297D" w:rsidRPr="00D2043C">
        <w:rPr>
          <w:rFonts w:cs="Times New Roman"/>
        </w:rPr>
        <w:t xml:space="preserve"> A. </w:t>
      </w:r>
      <w:proofErr w:type="spellStart"/>
      <w:r w:rsidR="00A5297D" w:rsidRPr="00D2043C">
        <w:rPr>
          <w:rFonts w:cs="Times New Roman"/>
        </w:rPr>
        <w:t>Moilanen</w:t>
      </w:r>
      <w:proofErr w:type="spellEnd"/>
      <w:r w:rsidR="00A5297D" w:rsidRPr="00D2043C">
        <w:rPr>
          <w:rFonts w:cs="Times New Roman"/>
        </w:rPr>
        <w:t xml:space="preserve">, K. Wilson, and H. P. </w:t>
      </w:r>
      <w:proofErr w:type="spellStart"/>
      <w:r w:rsidR="00A5297D" w:rsidRPr="00D2043C">
        <w:rPr>
          <w:rFonts w:cs="Times New Roman"/>
        </w:rPr>
        <w:t>Possingham</w:t>
      </w:r>
      <w:proofErr w:type="spellEnd"/>
      <w:r w:rsidR="00A5297D" w:rsidRPr="00D2043C">
        <w:rPr>
          <w:rFonts w:cs="Times New Roman"/>
        </w:rPr>
        <w:t xml:space="preserve">, editors. Spatial conservation </w:t>
      </w:r>
      <w:proofErr w:type="spellStart"/>
      <w:r w:rsidR="00A5297D" w:rsidRPr="00D2043C">
        <w:rPr>
          <w:rFonts w:cs="Times New Roman"/>
        </w:rPr>
        <w:t>prioritisation</w:t>
      </w:r>
      <w:proofErr w:type="spellEnd"/>
      <w:r w:rsidR="00A5297D" w:rsidRPr="00D2043C">
        <w:rPr>
          <w:rFonts w:cs="Times New Roman"/>
        </w:rPr>
        <w:t>: Quantitative methods and computational tools. Oxford University Press, Oxford.</w:t>
      </w:r>
    </w:p>
    <w:p w14:paraId="02F22162" w14:textId="77777777" w:rsidR="00A5297D" w:rsidRPr="00D2043C" w:rsidRDefault="00A5297D" w:rsidP="00A5297D">
      <w:pPr>
        <w:pStyle w:val="Bibliography"/>
        <w:rPr>
          <w:rFonts w:cs="Times New Roman"/>
        </w:rPr>
      </w:pPr>
      <w:r w:rsidRPr="00D2043C">
        <w:rPr>
          <w:rFonts w:cs="Times New Roman"/>
        </w:rPr>
        <w:t xml:space="preserve">Beyer, H. L., Y. Dujardin, M. E. Watts, and H. P. </w:t>
      </w:r>
      <w:proofErr w:type="spellStart"/>
      <w:r w:rsidRPr="00D2043C">
        <w:rPr>
          <w:rFonts w:cs="Times New Roman"/>
        </w:rPr>
        <w:t>Possingham</w:t>
      </w:r>
      <w:proofErr w:type="spellEnd"/>
      <w:r w:rsidRPr="00D2043C">
        <w:rPr>
          <w:rFonts w:cs="Times New Roman"/>
        </w:rPr>
        <w:t>. 2016. Solving conservation planning problems with integer linear programming. Ecological Modelling 328:14–22.</w:t>
      </w:r>
    </w:p>
    <w:p w14:paraId="1DF76F5D" w14:textId="77777777" w:rsidR="00A5297D" w:rsidRPr="00D2043C" w:rsidRDefault="00A5297D" w:rsidP="00A5297D">
      <w:pPr>
        <w:pStyle w:val="Bibliography"/>
        <w:rPr>
          <w:rFonts w:cs="Times New Roman"/>
        </w:rPr>
      </w:pPr>
      <w:r w:rsidRPr="00D2043C">
        <w:rPr>
          <w:rFonts w:cs="Times New Roman"/>
        </w:rPr>
        <w:t xml:space="preserve">Hanson, J., R. Schuster, N. Morrell, M. </w:t>
      </w:r>
      <w:proofErr w:type="spellStart"/>
      <w:r w:rsidRPr="00D2043C">
        <w:rPr>
          <w:rFonts w:cs="Times New Roman"/>
        </w:rPr>
        <w:t>Strimas</w:t>
      </w:r>
      <w:proofErr w:type="spellEnd"/>
      <w:r w:rsidRPr="00D2043C">
        <w:rPr>
          <w:rFonts w:cs="Times New Roman"/>
        </w:rPr>
        <w:t xml:space="preserve">-Mackey, M. E. Watts, P. </w:t>
      </w:r>
      <w:proofErr w:type="spellStart"/>
      <w:r w:rsidRPr="00D2043C">
        <w:rPr>
          <w:rFonts w:cs="Times New Roman"/>
        </w:rPr>
        <w:t>Arcese</w:t>
      </w:r>
      <w:proofErr w:type="spellEnd"/>
      <w:r w:rsidRPr="00D2043C">
        <w:rPr>
          <w:rFonts w:cs="Times New Roman"/>
        </w:rPr>
        <w:t xml:space="preserve">, J. R. Bennett, and H. P. </w:t>
      </w:r>
      <w:proofErr w:type="spellStart"/>
      <w:r w:rsidRPr="00D2043C">
        <w:rPr>
          <w:rFonts w:cs="Times New Roman"/>
        </w:rPr>
        <w:t>Possingham</w:t>
      </w:r>
      <w:proofErr w:type="spellEnd"/>
      <w:r w:rsidRPr="00D2043C">
        <w:rPr>
          <w:rFonts w:cs="Times New Roman"/>
        </w:rPr>
        <w:t xml:space="preserve">. 2019. </w:t>
      </w:r>
      <w:proofErr w:type="spellStart"/>
      <w:r w:rsidRPr="00D2043C">
        <w:rPr>
          <w:rFonts w:cs="Times New Roman"/>
        </w:rPr>
        <w:t>prioritizr</w:t>
      </w:r>
      <w:proofErr w:type="spellEnd"/>
      <w:r w:rsidRPr="00D2043C">
        <w:rPr>
          <w:rFonts w:cs="Times New Roman"/>
        </w:rPr>
        <w:t>: Systematic Conservation Prioritization in R, Version 4.0.2.</w:t>
      </w:r>
    </w:p>
    <w:p w14:paraId="3878168F" w14:textId="77777777" w:rsidR="00A5297D" w:rsidRPr="00D2043C" w:rsidRDefault="00A5297D" w:rsidP="00A5297D">
      <w:pPr>
        <w:pStyle w:val="Bibliography"/>
        <w:rPr>
          <w:rFonts w:cs="Times New Roman"/>
        </w:rPr>
      </w:pPr>
      <w:proofErr w:type="spellStart"/>
      <w:r w:rsidRPr="00D2043C">
        <w:rPr>
          <w:rFonts w:cs="Times New Roman"/>
        </w:rPr>
        <w:t>Margules</w:t>
      </w:r>
      <w:proofErr w:type="spellEnd"/>
      <w:r w:rsidRPr="00D2043C">
        <w:rPr>
          <w:rFonts w:cs="Times New Roman"/>
        </w:rPr>
        <w:t xml:space="preserve">, C. R., and R. L. </w:t>
      </w:r>
      <w:proofErr w:type="spellStart"/>
      <w:r w:rsidRPr="00D2043C">
        <w:rPr>
          <w:rFonts w:cs="Times New Roman"/>
        </w:rPr>
        <w:t>Pressey</w:t>
      </w:r>
      <w:proofErr w:type="spellEnd"/>
      <w:r w:rsidRPr="00D2043C">
        <w:rPr>
          <w:rFonts w:cs="Times New Roman"/>
        </w:rPr>
        <w:t>. 2000. Systematic conservation planning. Nature 405:243–53.</w:t>
      </w:r>
    </w:p>
    <w:p w14:paraId="72063946" w14:textId="77777777" w:rsidR="00A5297D" w:rsidRPr="00D2043C" w:rsidRDefault="00A5297D" w:rsidP="00A5297D">
      <w:pPr>
        <w:pStyle w:val="Bibliography"/>
        <w:rPr>
          <w:rFonts w:cs="Times New Roman"/>
        </w:rPr>
      </w:pPr>
      <w:r w:rsidRPr="00D2043C">
        <w:rPr>
          <w:rFonts w:cs="Times New Roman"/>
        </w:rPr>
        <w:t xml:space="preserve">McIntosh, E. J., R. L. </w:t>
      </w:r>
      <w:proofErr w:type="spellStart"/>
      <w:r w:rsidRPr="00D2043C">
        <w:rPr>
          <w:rFonts w:cs="Times New Roman"/>
        </w:rPr>
        <w:t>Pressey</w:t>
      </w:r>
      <w:proofErr w:type="spellEnd"/>
      <w:r w:rsidRPr="00D2043C">
        <w:rPr>
          <w:rFonts w:cs="Times New Roman"/>
        </w:rPr>
        <w:t xml:space="preserve">, S. Lloyd, R. Smith, and R. </w:t>
      </w:r>
      <w:proofErr w:type="spellStart"/>
      <w:r w:rsidRPr="00D2043C">
        <w:rPr>
          <w:rFonts w:cs="Times New Roman"/>
        </w:rPr>
        <w:t>Grenyer</w:t>
      </w:r>
      <w:proofErr w:type="spellEnd"/>
      <w:r w:rsidRPr="00D2043C">
        <w:rPr>
          <w:rFonts w:cs="Times New Roman"/>
        </w:rPr>
        <w:t xml:space="preserve">. 2017. The Impact of Systematic Conservation Planning. Annual Review of Environment and Resources </w:t>
      </w:r>
      <w:proofErr w:type="gramStart"/>
      <w:r w:rsidRPr="00D2043C">
        <w:rPr>
          <w:rFonts w:cs="Times New Roman"/>
        </w:rPr>
        <w:t>42:annurev</w:t>
      </w:r>
      <w:proofErr w:type="gramEnd"/>
      <w:r w:rsidRPr="00D2043C">
        <w:rPr>
          <w:rFonts w:cs="Times New Roman"/>
        </w:rPr>
        <w:t>-environ-102016-060902.</w:t>
      </w:r>
    </w:p>
    <w:p w14:paraId="549B91A4" w14:textId="120E66D0" w:rsidR="00BA61CC" w:rsidRPr="00D2043C" w:rsidRDefault="00146B9F" w:rsidP="00932BC3">
      <w:pPr>
        <w:widowControl w:val="0"/>
        <w:autoSpaceDE w:val="0"/>
        <w:autoSpaceDN w:val="0"/>
        <w:adjustRightInd w:val="0"/>
        <w:spacing w:after="0" w:line="480" w:lineRule="auto"/>
        <w:rPr>
          <w:rFonts w:cs="Times New Roman"/>
          <w:b/>
          <w:lang w:val="en-CA"/>
        </w:rPr>
      </w:pPr>
      <w:r w:rsidRPr="00D2043C">
        <w:rPr>
          <w:rFonts w:cs="Times New Roman"/>
          <w:szCs w:val="24"/>
        </w:rPr>
        <w:fldChar w:fldCharType="end"/>
      </w:r>
    </w:p>
    <w:sectPr w:rsidR="00BA61CC" w:rsidRPr="00D2043C" w:rsidSect="00782D94">
      <w:footerReference w:type="default" r:id="rId10"/>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2FE1A" w14:textId="77777777" w:rsidR="008C6369" w:rsidRDefault="008C6369" w:rsidP="003D2D1B">
      <w:pPr>
        <w:spacing w:after="0" w:line="240" w:lineRule="auto"/>
      </w:pPr>
      <w:r>
        <w:separator/>
      </w:r>
    </w:p>
  </w:endnote>
  <w:endnote w:type="continuationSeparator" w:id="0">
    <w:p w14:paraId="6C9E3A0B" w14:textId="77777777" w:rsidR="008C6369" w:rsidRDefault="008C6369" w:rsidP="003D2D1B">
      <w:pPr>
        <w:spacing w:after="0" w:line="240" w:lineRule="auto"/>
      </w:pPr>
      <w:r>
        <w:continuationSeparator/>
      </w:r>
    </w:p>
  </w:endnote>
  <w:endnote w:type="continuationNotice" w:id="1">
    <w:p w14:paraId="7943C347" w14:textId="77777777" w:rsidR="008C6369" w:rsidRDefault="008C63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4655FE" w:rsidRDefault="004655FE">
    <w:pPr>
      <w:pStyle w:val="Footer"/>
      <w:jc w:val="right"/>
    </w:pPr>
  </w:p>
  <w:p w14:paraId="00440722" w14:textId="77777777" w:rsidR="004655FE" w:rsidRDefault="004655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6A8C1F" w14:textId="77777777" w:rsidR="008C6369" w:rsidRDefault="008C6369" w:rsidP="003D2D1B">
      <w:pPr>
        <w:spacing w:after="0" w:line="240" w:lineRule="auto"/>
      </w:pPr>
      <w:r>
        <w:separator/>
      </w:r>
    </w:p>
  </w:footnote>
  <w:footnote w:type="continuationSeparator" w:id="0">
    <w:p w14:paraId="718D13B6" w14:textId="77777777" w:rsidR="008C6369" w:rsidRDefault="008C6369" w:rsidP="003D2D1B">
      <w:pPr>
        <w:spacing w:after="0" w:line="240" w:lineRule="auto"/>
      </w:pPr>
      <w:r>
        <w:continuationSeparator/>
      </w:r>
    </w:p>
  </w:footnote>
  <w:footnote w:type="continuationNotice" w:id="1">
    <w:p w14:paraId="6BB35985" w14:textId="77777777" w:rsidR="008C6369" w:rsidRDefault="008C636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12C2"/>
    <w:rsid w:val="000117FD"/>
    <w:rsid w:val="0001189E"/>
    <w:rsid w:val="00011CE2"/>
    <w:rsid w:val="00012AB2"/>
    <w:rsid w:val="000154E9"/>
    <w:rsid w:val="00015B08"/>
    <w:rsid w:val="0001725D"/>
    <w:rsid w:val="00017A19"/>
    <w:rsid w:val="00017CF0"/>
    <w:rsid w:val="00017F65"/>
    <w:rsid w:val="000204C3"/>
    <w:rsid w:val="0002057D"/>
    <w:rsid w:val="00020791"/>
    <w:rsid w:val="00020BB7"/>
    <w:rsid w:val="00020BCB"/>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96C"/>
    <w:rsid w:val="00066159"/>
    <w:rsid w:val="00066278"/>
    <w:rsid w:val="00066BC8"/>
    <w:rsid w:val="00066C57"/>
    <w:rsid w:val="00067BEA"/>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5358"/>
    <w:rsid w:val="000753E6"/>
    <w:rsid w:val="0007613C"/>
    <w:rsid w:val="000763DD"/>
    <w:rsid w:val="0007650E"/>
    <w:rsid w:val="00076D24"/>
    <w:rsid w:val="00077366"/>
    <w:rsid w:val="00082070"/>
    <w:rsid w:val="00082633"/>
    <w:rsid w:val="00082A88"/>
    <w:rsid w:val="00082B3C"/>
    <w:rsid w:val="00082F46"/>
    <w:rsid w:val="0008475D"/>
    <w:rsid w:val="000856BA"/>
    <w:rsid w:val="00085892"/>
    <w:rsid w:val="00085A5B"/>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3299"/>
    <w:rsid w:val="000D394A"/>
    <w:rsid w:val="000D3B65"/>
    <w:rsid w:val="000D3BA5"/>
    <w:rsid w:val="000D3C54"/>
    <w:rsid w:val="000D3CFE"/>
    <w:rsid w:val="000D3D28"/>
    <w:rsid w:val="000D437A"/>
    <w:rsid w:val="000D47F4"/>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20BD"/>
    <w:rsid w:val="001026F9"/>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52E2"/>
    <w:rsid w:val="00145734"/>
    <w:rsid w:val="001458E5"/>
    <w:rsid w:val="00145EE8"/>
    <w:rsid w:val="00146B9F"/>
    <w:rsid w:val="0014739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E12"/>
    <w:rsid w:val="001632A3"/>
    <w:rsid w:val="00163A68"/>
    <w:rsid w:val="00164977"/>
    <w:rsid w:val="00164ED2"/>
    <w:rsid w:val="00164F2D"/>
    <w:rsid w:val="0016537B"/>
    <w:rsid w:val="00166879"/>
    <w:rsid w:val="00167A51"/>
    <w:rsid w:val="00170116"/>
    <w:rsid w:val="001703DC"/>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641E"/>
    <w:rsid w:val="00186AA6"/>
    <w:rsid w:val="00187B47"/>
    <w:rsid w:val="001900CE"/>
    <w:rsid w:val="00191739"/>
    <w:rsid w:val="0019230B"/>
    <w:rsid w:val="001923B6"/>
    <w:rsid w:val="00193043"/>
    <w:rsid w:val="0019385F"/>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A78"/>
    <w:rsid w:val="001D43D7"/>
    <w:rsid w:val="001D4985"/>
    <w:rsid w:val="001D5B4B"/>
    <w:rsid w:val="001D6537"/>
    <w:rsid w:val="001D773C"/>
    <w:rsid w:val="001E0AFF"/>
    <w:rsid w:val="001E0FCE"/>
    <w:rsid w:val="001E10CE"/>
    <w:rsid w:val="001E1875"/>
    <w:rsid w:val="001E2814"/>
    <w:rsid w:val="001E28A9"/>
    <w:rsid w:val="001E2F08"/>
    <w:rsid w:val="001E36E5"/>
    <w:rsid w:val="001E3AAD"/>
    <w:rsid w:val="001E4D7F"/>
    <w:rsid w:val="001E5571"/>
    <w:rsid w:val="001E59DA"/>
    <w:rsid w:val="001E5D89"/>
    <w:rsid w:val="001E6A0F"/>
    <w:rsid w:val="001F01B0"/>
    <w:rsid w:val="001F1C32"/>
    <w:rsid w:val="001F448E"/>
    <w:rsid w:val="001F44DB"/>
    <w:rsid w:val="001F4C72"/>
    <w:rsid w:val="001F5745"/>
    <w:rsid w:val="001F57E2"/>
    <w:rsid w:val="001F5906"/>
    <w:rsid w:val="001F59CF"/>
    <w:rsid w:val="001F5A8E"/>
    <w:rsid w:val="001F5E72"/>
    <w:rsid w:val="001F610C"/>
    <w:rsid w:val="001F65A7"/>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83"/>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3A28"/>
    <w:rsid w:val="00243B4B"/>
    <w:rsid w:val="00244076"/>
    <w:rsid w:val="00244C4E"/>
    <w:rsid w:val="00245107"/>
    <w:rsid w:val="002453AF"/>
    <w:rsid w:val="0024554D"/>
    <w:rsid w:val="0024571F"/>
    <w:rsid w:val="00245929"/>
    <w:rsid w:val="00246AB8"/>
    <w:rsid w:val="00247434"/>
    <w:rsid w:val="00247988"/>
    <w:rsid w:val="00251D00"/>
    <w:rsid w:val="002524F4"/>
    <w:rsid w:val="00252E7B"/>
    <w:rsid w:val="00254752"/>
    <w:rsid w:val="00254B73"/>
    <w:rsid w:val="00255F23"/>
    <w:rsid w:val="00256173"/>
    <w:rsid w:val="0025709D"/>
    <w:rsid w:val="0025759E"/>
    <w:rsid w:val="00257D65"/>
    <w:rsid w:val="002621AD"/>
    <w:rsid w:val="00262229"/>
    <w:rsid w:val="002628A4"/>
    <w:rsid w:val="00263936"/>
    <w:rsid w:val="00263BFB"/>
    <w:rsid w:val="00264A7A"/>
    <w:rsid w:val="00264BA9"/>
    <w:rsid w:val="00264CF9"/>
    <w:rsid w:val="00264D53"/>
    <w:rsid w:val="00265724"/>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F38"/>
    <w:rsid w:val="0027477E"/>
    <w:rsid w:val="0027587A"/>
    <w:rsid w:val="00277921"/>
    <w:rsid w:val="002804BE"/>
    <w:rsid w:val="00281805"/>
    <w:rsid w:val="00281924"/>
    <w:rsid w:val="0028242B"/>
    <w:rsid w:val="00283491"/>
    <w:rsid w:val="0028370B"/>
    <w:rsid w:val="00285161"/>
    <w:rsid w:val="002868F9"/>
    <w:rsid w:val="00286B5C"/>
    <w:rsid w:val="00286EFE"/>
    <w:rsid w:val="00287C66"/>
    <w:rsid w:val="00293189"/>
    <w:rsid w:val="00293B8D"/>
    <w:rsid w:val="00293CCF"/>
    <w:rsid w:val="00294888"/>
    <w:rsid w:val="00294B6C"/>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2B4A"/>
    <w:rsid w:val="002C2D64"/>
    <w:rsid w:val="002C35B6"/>
    <w:rsid w:val="002C4246"/>
    <w:rsid w:val="002C4567"/>
    <w:rsid w:val="002C4733"/>
    <w:rsid w:val="002C4788"/>
    <w:rsid w:val="002C50FC"/>
    <w:rsid w:val="002C5ACA"/>
    <w:rsid w:val="002C5B4E"/>
    <w:rsid w:val="002C6030"/>
    <w:rsid w:val="002C6E6B"/>
    <w:rsid w:val="002C7156"/>
    <w:rsid w:val="002C78E2"/>
    <w:rsid w:val="002C7C98"/>
    <w:rsid w:val="002C7E16"/>
    <w:rsid w:val="002D00A9"/>
    <w:rsid w:val="002D0241"/>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B93"/>
    <w:rsid w:val="002F2C20"/>
    <w:rsid w:val="002F33A5"/>
    <w:rsid w:val="002F43C4"/>
    <w:rsid w:val="002F5EE5"/>
    <w:rsid w:val="002F5F24"/>
    <w:rsid w:val="002F65A3"/>
    <w:rsid w:val="002F6FA8"/>
    <w:rsid w:val="002F774B"/>
    <w:rsid w:val="002F7A6F"/>
    <w:rsid w:val="00300772"/>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2C4C"/>
    <w:rsid w:val="00322DA1"/>
    <w:rsid w:val="00323519"/>
    <w:rsid w:val="0032379D"/>
    <w:rsid w:val="00324323"/>
    <w:rsid w:val="0032451C"/>
    <w:rsid w:val="00325A8C"/>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846"/>
    <w:rsid w:val="0036088E"/>
    <w:rsid w:val="00361FAF"/>
    <w:rsid w:val="00362517"/>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44C2"/>
    <w:rsid w:val="003E5BBD"/>
    <w:rsid w:val="003E5E83"/>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320"/>
    <w:rsid w:val="003F669D"/>
    <w:rsid w:val="003F7435"/>
    <w:rsid w:val="003F76E0"/>
    <w:rsid w:val="003F771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AA2"/>
    <w:rsid w:val="00410C10"/>
    <w:rsid w:val="00410DBE"/>
    <w:rsid w:val="00410F12"/>
    <w:rsid w:val="00410F7B"/>
    <w:rsid w:val="00411423"/>
    <w:rsid w:val="00411BC9"/>
    <w:rsid w:val="0041223C"/>
    <w:rsid w:val="00413E4D"/>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65B8"/>
    <w:rsid w:val="0042689D"/>
    <w:rsid w:val="00427FF6"/>
    <w:rsid w:val="004300D9"/>
    <w:rsid w:val="004304B2"/>
    <w:rsid w:val="00430DB1"/>
    <w:rsid w:val="00431A56"/>
    <w:rsid w:val="00431B2F"/>
    <w:rsid w:val="00431B63"/>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75A"/>
    <w:rsid w:val="00482D10"/>
    <w:rsid w:val="004838C0"/>
    <w:rsid w:val="00484651"/>
    <w:rsid w:val="00484D88"/>
    <w:rsid w:val="00485813"/>
    <w:rsid w:val="004863FE"/>
    <w:rsid w:val="00486F7D"/>
    <w:rsid w:val="004877E8"/>
    <w:rsid w:val="0048794D"/>
    <w:rsid w:val="004879C7"/>
    <w:rsid w:val="004905B0"/>
    <w:rsid w:val="00490804"/>
    <w:rsid w:val="00491678"/>
    <w:rsid w:val="004918EB"/>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A9B"/>
    <w:rsid w:val="004B6A77"/>
    <w:rsid w:val="004B7866"/>
    <w:rsid w:val="004C0418"/>
    <w:rsid w:val="004C08F4"/>
    <w:rsid w:val="004C0BF6"/>
    <w:rsid w:val="004C1630"/>
    <w:rsid w:val="004C2C85"/>
    <w:rsid w:val="004C2EDE"/>
    <w:rsid w:val="004C30D0"/>
    <w:rsid w:val="004C3649"/>
    <w:rsid w:val="004C400A"/>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34C"/>
    <w:rsid w:val="004F059C"/>
    <w:rsid w:val="004F09AC"/>
    <w:rsid w:val="004F0CE3"/>
    <w:rsid w:val="004F1128"/>
    <w:rsid w:val="004F1382"/>
    <w:rsid w:val="004F15FE"/>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38D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10714"/>
    <w:rsid w:val="00510B10"/>
    <w:rsid w:val="005112AC"/>
    <w:rsid w:val="0051137F"/>
    <w:rsid w:val="00511AEA"/>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ED8"/>
    <w:rsid w:val="005231FA"/>
    <w:rsid w:val="005233EF"/>
    <w:rsid w:val="00523916"/>
    <w:rsid w:val="0052462F"/>
    <w:rsid w:val="00524D38"/>
    <w:rsid w:val="00525B90"/>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52CD"/>
    <w:rsid w:val="00545781"/>
    <w:rsid w:val="00546197"/>
    <w:rsid w:val="005463BB"/>
    <w:rsid w:val="0054748B"/>
    <w:rsid w:val="00547D4C"/>
    <w:rsid w:val="00547E5B"/>
    <w:rsid w:val="005503D1"/>
    <w:rsid w:val="00550449"/>
    <w:rsid w:val="0055046D"/>
    <w:rsid w:val="005506C3"/>
    <w:rsid w:val="005508C3"/>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AD5"/>
    <w:rsid w:val="00581131"/>
    <w:rsid w:val="0058171A"/>
    <w:rsid w:val="005818E3"/>
    <w:rsid w:val="00581BA5"/>
    <w:rsid w:val="00583155"/>
    <w:rsid w:val="005832EE"/>
    <w:rsid w:val="00583406"/>
    <w:rsid w:val="00583F5F"/>
    <w:rsid w:val="00583FDD"/>
    <w:rsid w:val="005843D7"/>
    <w:rsid w:val="00585759"/>
    <w:rsid w:val="00585C3D"/>
    <w:rsid w:val="005862B1"/>
    <w:rsid w:val="005862BF"/>
    <w:rsid w:val="00586402"/>
    <w:rsid w:val="005868AF"/>
    <w:rsid w:val="005875D3"/>
    <w:rsid w:val="00587ACC"/>
    <w:rsid w:val="005912B8"/>
    <w:rsid w:val="0059141B"/>
    <w:rsid w:val="00591B86"/>
    <w:rsid w:val="00592487"/>
    <w:rsid w:val="0059264F"/>
    <w:rsid w:val="00593CDE"/>
    <w:rsid w:val="00593D90"/>
    <w:rsid w:val="00594B03"/>
    <w:rsid w:val="005951B0"/>
    <w:rsid w:val="0059522D"/>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29B1"/>
    <w:rsid w:val="005C33CE"/>
    <w:rsid w:val="005C3714"/>
    <w:rsid w:val="005C3B1D"/>
    <w:rsid w:val="005C62D4"/>
    <w:rsid w:val="005C6B29"/>
    <w:rsid w:val="005C6FDD"/>
    <w:rsid w:val="005C7482"/>
    <w:rsid w:val="005C7B1A"/>
    <w:rsid w:val="005C7E69"/>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CE"/>
    <w:rsid w:val="00635A32"/>
    <w:rsid w:val="00635F51"/>
    <w:rsid w:val="006403CF"/>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BFC"/>
    <w:rsid w:val="00674E62"/>
    <w:rsid w:val="00676532"/>
    <w:rsid w:val="00677837"/>
    <w:rsid w:val="0068197A"/>
    <w:rsid w:val="00682169"/>
    <w:rsid w:val="00683646"/>
    <w:rsid w:val="00683E81"/>
    <w:rsid w:val="00684C46"/>
    <w:rsid w:val="00684CBD"/>
    <w:rsid w:val="00685A92"/>
    <w:rsid w:val="00685E1F"/>
    <w:rsid w:val="006868D3"/>
    <w:rsid w:val="00686A0C"/>
    <w:rsid w:val="00687299"/>
    <w:rsid w:val="006873F4"/>
    <w:rsid w:val="00690D29"/>
    <w:rsid w:val="00690FDF"/>
    <w:rsid w:val="0069221B"/>
    <w:rsid w:val="006926A7"/>
    <w:rsid w:val="006931E1"/>
    <w:rsid w:val="00693784"/>
    <w:rsid w:val="00693830"/>
    <w:rsid w:val="00693BF1"/>
    <w:rsid w:val="006946C4"/>
    <w:rsid w:val="00694A26"/>
    <w:rsid w:val="006967C5"/>
    <w:rsid w:val="00697900"/>
    <w:rsid w:val="00697C6C"/>
    <w:rsid w:val="006A0937"/>
    <w:rsid w:val="006A1111"/>
    <w:rsid w:val="006A1EB4"/>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7BC"/>
    <w:rsid w:val="006A6E1E"/>
    <w:rsid w:val="006A7465"/>
    <w:rsid w:val="006A7E5B"/>
    <w:rsid w:val="006B0370"/>
    <w:rsid w:val="006B0419"/>
    <w:rsid w:val="006B0475"/>
    <w:rsid w:val="006B51D8"/>
    <w:rsid w:val="006B52EA"/>
    <w:rsid w:val="006B5C6B"/>
    <w:rsid w:val="006B5D89"/>
    <w:rsid w:val="006B70CB"/>
    <w:rsid w:val="006B7112"/>
    <w:rsid w:val="006B78BB"/>
    <w:rsid w:val="006B7B51"/>
    <w:rsid w:val="006B7E13"/>
    <w:rsid w:val="006B7E65"/>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C19"/>
    <w:rsid w:val="006D3F9A"/>
    <w:rsid w:val="006D409B"/>
    <w:rsid w:val="006D48BD"/>
    <w:rsid w:val="006D49F9"/>
    <w:rsid w:val="006D5A7D"/>
    <w:rsid w:val="006D5D69"/>
    <w:rsid w:val="006D5F6B"/>
    <w:rsid w:val="006D613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60E0"/>
    <w:rsid w:val="00747118"/>
    <w:rsid w:val="0074736A"/>
    <w:rsid w:val="007477A0"/>
    <w:rsid w:val="00747875"/>
    <w:rsid w:val="00750575"/>
    <w:rsid w:val="007506DA"/>
    <w:rsid w:val="007511C5"/>
    <w:rsid w:val="007513AA"/>
    <w:rsid w:val="007524E1"/>
    <w:rsid w:val="00752EE9"/>
    <w:rsid w:val="007539BB"/>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770A"/>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F92"/>
    <w:rsid w:val="007B062A"/>
    <w:rsid w:val="007B08C4"/>
    <w:rsid w:val="007B0BB6"/>
    <w:rsid w:val="007B0E4C"/>
    <w:rsid w:val="007B152B"/>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C22B5"/>
    <w:rsid w:val="007C252F"/>
    <w:rsid w:val="007C2A18"/>
    <w:rsid w:val="007C3721"/>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63C5"/>
    <w:rsid w:val="007D65BC"/>
    <w:rsid w:val="007D7BA5"/>
    <w:rsid w:val="007D7F34"/>
    <w:rsid w:val="007E051B"/>
    <w:rsid w:val="007E0BA9"/>
    <w:rsid w:val="007E0F17"/>
    <w:rsid w:val="007E1325"/>
    <w:rsid w:val="007E1463"/>
    <w:rsid w:val="007E21ED"/>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7D3"/>
    <w:rsid w:val="008169B0"/>
    <w:rsid w:val="00816EA9"/>
    <w:rsid w:val="00817CAA"/>
    <w:rsid w:val="00820078"/>
    <w:rsid w:val="00820560"/>
    <w:rsid w:val="00820570"/>
    <w:rsid w:val="00820903"/>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5869"/>
    <w:rsid w:val="00835D08"/>
    <w:rsid w:val="00836A77"/>
    <w:rsid w:val="008371A0"/>
    <w:rsid w:val="00840739"/>
    <w:rsid w:val="00840AB4"/>
    <w:rsid w:val="008410CF"/>
    <w:rsid w:val="008420D5"/>
    <w:rsid w:val="00842490"/>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652"/>
    <w:rsid w:val="00855277"/>
    <w:rsid w:val="00855D07"/>
    <w:rsid w:val="00857645"/>
    <w:rsid w:val="00860AA3"/>
    <w:rsid w:val="00861555"/>
    <w:rsid w:val="00862815"/>
    <w:rsid w:val="00862866"/>
    <w:rsid w:val="008629F3"/>
    <w:rsid w:val="00863675"/>
    <w:rsid w:val="008639F1"/>
    <w:rsid w:val="00864C3A"/>
    <w:rsid w:val="00865697"/>
    <w:rsid w:val="00865BBA"/>
    <w:rsid w:val="008660DE"/>
    <w:rsid w:val="00866186"/>
    <w:rsid w:val="0086648C"/>
    <w:rsid w:val="0086669F"/>
    <w:rsid w:val="00866C6C"/>
    <w:rsid w:val="0087076B"/>
    <w:rsid w:val="00870A7A"/>
    <w:rsid w:val="00870F22"/>
    <w:rsid w:val="0087116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6B09"/>
    <w:rsid w:val="008976CF"/>
    <w:rsid w:val="008977F4"/>
    <w:rsid w:val="008A05F8"/>
    <w:rsid w:val="008A0B4E"/>
    <w:rsid w:val="008A13A1"/>
    <w:rsid w:val="008A29D3"/>
    <w:rsid w:val="008A2A4E"/>
    <w:rsid w:val="008A2B73"/>
    <w:rsid w:val="008A3500"/>
    <w:rsid w:val="008A3575"/>
    <w:rsid w:val="008A4316"/>
    <w:rsid w:val="008A4966"/>
    <w:rsid w:val="008A4DAB"/>
    <w:rsid w:val="008A60F3"/>
    <w:rsid w:val="008A69E0"/>
    <w:rsid w:val="008A6A0E"/>
    <w:rsid w:val="008A6AFC"/>
    <w:rsid w:val="008A6FA7"/>
    <w:rsid w:val="008A71EE"/>
    <w:rsid w:val="008A7E19"/>
    <w:rsid w:val="008A7F01"/>
    <w:rsid w:val="008B0256"/>
    <w:rsid w:val="008B0BA7"/>
    <w:rsid w:val="008B1EA9"/>
    <w:rsid w:val="008B2134"/>
    <w:rsid w:val="008B233C"/>
    <w:rsid w:val="008B2422"/>
    <w:rsid w:val="008B39E7"/>
    <w:rsid w:val="008B3B3A"/>
    <w:rsid w:val="008B3E57"/>
    <w:rsid w:val="008B4172"/>
    <w:rsid w:val="008B527C"/>
    <w:rsid w:val="008B5746"/>
    <w:rsid w:val="008B607F"/>
    <w:rsid w:val="008B6ADE"/>
    <w:rsid w:val="008B7845"/>
    <w:rsid w:val="008C1301"/>
    <w:rsid w:val="008C3AFB"/>
    <w:rsid w:val="008C3FF5"/>
    <w:rsid w:val="008C41F8"/>
    <w:rsid w:val="008C42A8"/>
    <w:rsid w:val="008C4795"/>
    <w:rsid w:val="008C5339"/>
    <w:rsid w:val="008C5385"/>
    <w:rsid w:val="008C5D51"/>
    <w:rsid w:val="008C6369"/>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13DC"/>
    <w:rsid w:val="00901A83"/>
    <w:rsid w:val="00901E0B"/>
    <w:rsid w:val="00901F66"/>
    <w:rsid w:val="00902D57"/>
    <w:rsid w:val="00902DD9"/>
    <w:rsid w:val="00903BBF"/>
    <w:rsid w:val="009047FE"/>
    <w:rsid w:val="00904E43"/>
    <w:rsid w:val="00904F7D"/>
    <w:rsid w:val="0090531F"/>
    <w:rsid w:val="00905521"/>
    <w:rsid w:val="009056AC"/>
    <w:rsid w:val="00905E89"/>
    <w:rsid w:val="0090623D"/>
    <w:rsid w:val="00907DD1"/>
    <w:rsid w:val="00910370"/>
    <w:rsid w:val="009103CA"/>
    <w:rsid w:val="00911BFD"/>
    <w:rsid w:val="009120ED"/>
    <w:rsid w:val="00912210"/>
    <w:rsid w:val="00912B80"/>
    <w:rsid w:val="00912EFC"/>
    <w:rsid w:val="00913E14"/>
    <w:rsid w:val="0091491A"/>
    <w:rsid w:val="00915A6E"/>
    <w:rsid w:val="00915B74"/>
    <w:rsid w:val="00917474"/>
    <w:rsid w:val="00920270"/>
    <w:rsid w:val="009206FD"/>
    <w:rsid w:val="00921824"/>
    <w:rsid w:val="00921A21"/>
    <w:rsid w:val="00921C4F"/>
    <w:rsid w:val="009229C0"/>
    <w:rsid w:val="00922A2A"/>
    <w:rsid w:val="00922A2D"/>
    <w:rsid w:val="00922EB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5765"/>
    <w:rsid w:val="009372FB"/>
    <w:rsid w:val="00937455"/>
    <w:rsid w:val="009375E5"/>
    <w:rsid w:val="009400DF"/>
    <w:rsid w:val="00940569"/>
    <w:rsid w:val="009407BB"/>
    <w:rsid w:val="009414DB"/>
    <w:rsid w:val="00941C0D"/>
    <w:rsid w:val="00942777"/>
    <w:rsid w:val="0094394E"/>
    <w:rsid w:val="00944608"/>
    <w:rsid w:val="0094493A"/>
    <w:rsid w:val="00946742"/>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91B"/>
    <w:rsid w:val="00970CAA"/>
    <w:rsid w:val="00970F28"/>
    <w:rsid w:val="009714AF"/>
    <w:rsid w:val="009714DD"/>
    <w:rsid w:val="00971885"/>
    <w:rsid w:val="009726CE"/>
    <w:rsid w:val="00972ED2"/>
    <w:rsid w:val="00973A22"/>
    <w:rsid w:val="009748EF"/>
    <w:rsid w:val="00974EBC"/>
    <w:rsid w:val="0097668B"/>
    <w:rsid w:val="00976811"/>
    <w:rsid w:val="00977207"/>
    <w:rsid w:val="00977CE5"/>
    <w:rsid w:val="00980BCE"/>
    <w:rsid w:val="00980BF5"/>
    <w:rsid w:val="00980C1D"/>
    <w:rsid w:val="00980E4C"/>
    <w:rsid w:val="00981285"/>
    <w:rsid w:val="0098153E"/>
    <w:rsid w:val="00981609"/>
    <w:rsid w:val="0098183A"/>
    <w:rsid w:val="00982487"/>
    <w:rsid w:val="00983522"/>
    <w:rsid w:val="00984464"/>
    <w:rsid w:val="00985617"/>
    <w:rsid w:val="00985DEB"/>
    <w:rsid w:val="009861AD"/>
    <w:rsid w:val="00986EAB"/>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2225"/>
    <w:rsid w:val="009D2270"/>
    <w:rsid w:val="009D2421"/>
    <w:rsid w:val="009D259A"/>
    <w:rsid w:val="009D262C"/>
    <w:rsid w:val="009D28BD"/>
    <w:rsid w:val="009D35BD"/>
    <w:rsid w:val="009D368F"/>
    <w:rsid w:val="009D372C"/>
    <w:rsid w:val="009D3E55"/>
    <w:rsid w:val="009D44E6"/>
    <w:rsid w:val="009D5BD6"/>
    <w:rsid w:val="009D5F5F"/>
    <w:rsid w:val="009D6367"/>
    <w:rsid w:val="009D66A9"/>
    <w:rsid w:val="009D6BD9"/>
    <w:rsid w:val="009D7094"/>
    <w:rsid w:val="009E0981"/>
    <w:rsid w:val="009E0A5E"/>
    <w:rsid w:val="009E1969"/>
    <w:rsid w:val="009E19A3"/>
    <w:rsid w:val="009E2386"/>
    <w:rsid w:val="009E27E7"/>
    <w:rsid w:val="009E2A06"/>
    <w:rsid w:val="009E31FA"/>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A00285"/>
    <w:rsid w:val="00A01CD2"/>
    <w:rsid w:val="00A03070"/>
    <w:rsid w:val="00A035D0"/>
    <w:rsid w:val="00A04A81"/>
    <w:rsid w:val="00A04AF6"/>
    <w:rsid w:val="00A05202"/>
    <w:rsid w:val="00A06F4D"/>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BD7"/>
    <w:rsid w:val="00A5502E"/>
    <w:rsid w:val="00A56260"/>
    <w:rsid w:val="00A56FEB"/>
    <w:rsid w:val="00A57727"/>
    <w:rsid w:val="00A579CB"/>
    <w:rsid w:val="00A60531"/>
    <w:rsid w:val="00A60835"/>
    <w:rsid w:val="00A61AFD"/>
    <w:rsid w:val="00A62439"/>
    <w:rsid w:val="00A62F56"/>
    <w:rsid w:val="00A6415B"/>
    <w:rsid w:val="00A641E3"/>
    <w:rsid w:val="00A64DA9"/>
    <w:rsid w:val="00A6505C"/>
    <w:rsid w:val="00A65336"/>
    <w:rsid w:val="00A65774"/>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FA1"/>
    <w:rsid w:val="00AB131A"/>
    <w:rsid w:val="00AB13BA"/>
    <w:rsid w:val="00AB3BB9"/>
    <w:rsid w:val="00AB57B5"/>
    <w:rsid w:val="00AB5BA7"/>
    <w:rsid w:val="00AB6611"/>
    <w:rsid w:val="00AB68D0"/>
    <w:rsid w:val="00AB750B"/>
    <w:rsid w:val="00AB77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3B"/>
    <w:rsid w:val="00AD3F81"/>
    <w:rsid w:val="00AD40E8"/>
    <w:rsid w:val="00AD59FA"/>
    <w:rsid w:val="00AD5AC6"/>
    <w:rsid w:val="00AD5C8A"/>
    <w:rsid w:val="00AD6670"/>
    <w:rsid w:val="00AD7CBD"/>
    <w:rsid w:val="00AE06C6"/>
    <w:rsid w:val="00AE0825"/>
    <w:rsid w:val="00AE0CAA"/>
    <w:rsid w:val="00AE0DE7"/>
    <w:rsid w:val="00AE0E0B"/>
    <w:rsid w:val="00AE3126"/>
    <w:rsid w:val="00AE328E"/>
    <w:rsid w:val="00AE33ED"/>
    <w:rsid w:val="00AE3AFF"/>
    <w:rsid w:val="00AE4DA4"/>
    <w:rsid w:val="00AE5FF8"/>
    <w:rsid w:val="00AE6081"/>
    <w:rsid w:val="00AE6B41"/>
    <w:rsid w:val="00AE75DB"/>
    <w:rsid w:val="00AE76F0"/>
    <w:rsid w:val="00AE7940"/>
    <w:rsid w:val="00AE7C4F"/>
    <w:rsid w:val="00AF0336"/>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85B"/>
    <w:rsid w:val="00B34C32"/>
    <w:rsid w:val="00B34CFA"/>
    <w:rsid w:val="00B34DCC"/>
    <w:rsid w:val="00B36F0F"/>
    <w:rsid w:val="00B40059"/>
    <w:rsid w:val="00B402DD"/>
    <w:rsid w:val="00B402EE"/>
    <w:rsid w:val="00B41418"/>
    <w:rsid w:val="00B415A0"/>
    <w:rsid w:val="00B4164B"/>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54C"/>
    <w:rsid w:val="00B51CF3"/>
    <w:rsid w:val="00B52D08"/>
    <w:rsid w:val="00B52ECE"/>
    <w:rsid w:val="00B53007"/>
    <w:rsid w:val="00B5311D"/>
    <w:rsid w:val="00B535D5"/>
    <w:rsid w:val="00B53FBA"/>
    <w:rsid w:val="00B548BE"/>
    <w:rsid w:val="00B54E66"/>
    <w:rsid w:val="00B557C0"/>
    <w:rsid w:val="00B55DCB"/>
    <w:rsid w:val="00B5670F"/>
    <w:rsid w:val="00B57636"/>
    <w:rsid w:val="00B576AC"/>
    <w:rsid w:val="00B578FD"/>
    <w:rsid w:val="00B57967"/>
    <w:rsid w:val="00B57CFF"/>
    <w:rsid w:val="00B602E0"/>
    <w:rsid w:val="00B61397"/>
    <w:rsid w:val="00B613FD"/>
    <w:rsid w:val="00B61519"/>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3A6E"/>
    <w:rsid w:val="00C04563"/>
    <w:rsid w:val="00C04942"/>
    <w:rsid w:val="00C04C3D"/>
    <w:rsid w:val="00C04C9D"/>
    <w:rsid w:val="00C04CBE"/>
    <w:rsid w:val="00C05ECE"/>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30434"/>
    <w:rsid w:val="00C31602"/>
    <w:rsid w:val="00C31CFE"/>
    <w:rsid w:val="00C3292D"/>
    <w:rsid w:val="00C335FD"/>
    <w:rsid w:val="00C3397B"/>
    <w:rsid w:val="00C340C4"/>
    <w:rsid w:val="00C3473D"/>
    <w:rsid w:val="00C35238"/>
    <w:rsid w:val="00C3567C"/>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F28"/>
    <w:rsid w:val="00C70498"/>
    <w:rsid w:val="00C70A36"/>
    <w:rsid w:val="00C70EC4"/>
    <w:rsid w:val="00C71101"/>
    <w:rsid w:val="00C71D78"/>
    <w:rsid w:val="00C7229B"/>
    <w:rsid w:val="00C72E13"/>
    <w:rsid w:val="00C72E31"/>
    <w:rsid w:val="00C74358"/>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7FFC"/>
    <w:rsid w:val="00CA09A9"/>
    <w:rsid w:val="00CA0A27"/>
    <w:rsid w:val="00CA0EFB"/>
    <w:rsid w:val="00CA1775"/>
    <w:rsid w:val="00CA2741"/>
    <w:rsid w:val="00CA2C1B"/>
    <w:rsid w:val="00CA3073"/>
    <w:rsid w:val="00CA39CB"/>
    <w:rsid w:val="00CA4A41"/>
    <w:rsid w:val="00CA4F40"/>
    <w:rsid w:val="00CA547D"/>
    <w:rsid w:val="00CA571A"/>
    <w:rsid w:val="00CA5765"/>
    <w:rsid w:val="00CA779F"/>
    <w:rsid w:val="00CA7E2F"/>
    <w:rsid w:val="00CA7FA2"/>
    <w:rsid w:val="00CB022E"/>
    <w:rsid w:val="00CB0658"/>
    <w:rsid w:val="00CB1CB5"/>
    <w:rsid w:val="00CB2B7A"/>
    <w:rsid w:val="00CB31A3"/>
    <w:rsid w:val="00CB33D6"/>
    <w:rsid w:val="00CB3D15"/>
    <w:rsid w:val="00CB49EB"/>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30E3"/>
    <w:rsid w:val="00CC41DF"/>
    <w:rsid w:val="00CC4B66"/>
    <w:rsid w:val="00CC5054"/>
    <w:rsid w:val="00CC50C6"/>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4270"/>
    <w:rsid w:val="00CE4311"/>
    <w:rsid w:val="00CE4386"/>
    <w:rsid w:val="00CE46DC"/>
    <w:rsid w:val="00CE480D"/>
    <w:rsid w:val="00CE535C"/>
    <w:rsid w:val="00CE5666"/>
    <w:rsid w:val="00CE73E2"/>
    <w:rsid w:val="00CF0056"/>
    <w:rsid w:val="00CF07C4"/>
    <w:rsid w:val="00CF0ED0"/>
    <w:rsid w:val="00CF0EFE"/>
    <w:rsid w:val="00CF10FC"/>
    <w:rsid w:val="00CF165C"/>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78C9"/>
    <w:rsid w:val="00D47B0E"/>
    <w:rsid w:val="00D50A6D"/>
    <w:rsid w:val="00D515E0"/>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23CE"/>
    <w:rsid w:val="00D63E65"/>
    <w:rsid w:val="00D641E1"/>
    <w:rsid w:val="00D645FE"/>
    <w:rsid w:val="00D647E6"/>
    <w:rsid w:val="00D64C1E"/>
    <w:rsid w:val="00D65034"/>
    <w:rsid w:val="00D6683F"/>
    <w:rsid w:val="00D66C83"/>
    <w:rsid w:val="00D67BA0"/>
    <w:rsid w:val="00D67CD0"/>
    <w:rsid w:val="00D70CA6"/>
    <w:rsid w:val="00D7143A"/>
    <w:rsid w:val="00D7151D"/>
    <w:rsid w:val="00D71B05"/>
    <w:rsid w:val="00D71D2A"/>
    <w:rsid w:val="00D72064"/>
    <w:rsid w:val="00D7477B"/>
    <w:rsid w:val="00D776C9"/>
    <w:rsid w:val="00D7793E"/>
    <w:rsid w:val="00D80138"/>
    <w:rsid w:val="00D808D7"/>
    <w:rsid w:val="00D8115A"/>
    <w:rsid w:val="00D81B2C"/>
    <w:rsid w:val="00D81B78"/>
    <w:rsid w:val="00D81C7D"/>
    <w:rsid w:val="00D82028"/>
    <w:rsid w:val="00D836EA"/>
    <w:rsid w:val="00D83F5F"/>
    <w:rsid w:val="00D842A8"/>
    <w:rsid w:val="00D847D5"/>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51F"/>
    <w:rsid w:val="00DD2CA5"/>
    <w:rsid w:val="00DD3248"/>
    <w:rsid w:val="00DD3694"/>
    <w:rsid w:val="00DD4296"/>
    <w:rsid w:val="00DD4514"/>
    <w:rsid w:val="00DD5184"/>
    <w:rsid w:val="00DD55F2"/>
    <w:rsid w:val="00DD6A3E"/>
    <w:rsid w:val="00DD6DD6"/>
    <w:rsid w:val="00DE0D1B"/>
    <w:rsid w:val="00DE1338"/>
    <w:rsid w:val="00DE27BD"/>
    <w:rsid w:val="00DE32ED"/>
    <w:rsid w:val="00DE34E6"/>
    <w:rsid w:val="00DE36F6"/>
    <w:rsid w:val="00DE388D"/>
    <w:rsid w:val="00DE3B2E"/>
    <w:rsid w:val="00DE4039"/>
    <w:rsid w:val="00DE4459"/>
    <w:rsid w:val="00DE45E4"/>
    <w:rsid w:val="00DE466B"/>
    <w:rsid w:val="00DE614C"/>
    <w:rsid w:val="00DE7830"/>
    <w:rsid w:val="00DE7A68"/>
    <w:rsid w:val="00DF06FC"/>
    <w:rsid w:val="00DF0A97"/>
    <w:rsid w:val="00DF1F0E"/>
    <w:rsid w:val="00DF2574"/>
    <w:rsid w:val="00DF3D13"/>
    <w:rsid w:val="00DF436A"/>
    <w:rsid w:val="00DF46EB"/>
    <w:rsid w:val="00DF5203"/>
    <w:rsid w:val="00DF589C"/>
    <w:rsid w:val="00DF5AF4"/>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42D3"/>
    <w:rsid w:val="00E74421"/>
    <w:rsid w:val="00E7505B"/>
    <w:rsid w:val="00E750BA"/>
    <w:rsid w:val="00E76309"/>
    <w:rsid w:val="00E7706C"/>
    <w:rsid w:val="00E77B1E"/>
    <w:rsid w:val="00E80C87"/>
    <w:rsid w:val="00E80E17"/>
    <w:rsid w:val="00E817D6"/>
    <w:rsid w:val="00E83500"/>
    <w:rsid w:val="00E844BE"/>
    <w:rsid w:val="00E8460C"/>
    <w:rsid w:val="00E84FC4"/>
    <w:rsid w:val="00E84FCF"/>
    <w:rsid w:val="00E85BED"/>
    <w:rsid w:val="00E869BE"/>
    <w:rsid w:val="00E870E3"/>
    <w:rsid w:val="00E90001"/>
    <w:rsid w:val="00E904DC"/>
    <w:rsid w:val="00E90DD8"/>
    <w:rsid w:val="00E90FE6"/>
    <w:rsid w:val="00E911DE"/>
    <w:rsid w:val="00E91DDA"/>
    <w:rsid w:val="00E91E26"/>
    <w:rsid w:val="00E91FD4"/>
    <w:rsid w:val="00E928DB"/>
    <w:rsid w:val="00E931C3"/>
    <w:rsid w:val="00E93C87"/>
    <w:rsid w:val="00E952D9"/>
    <w:rsid w:val="00E9587A"/>
    <w:rsid w:val="00E95899"/>
    <w:rsid w:val="00E95C08"/>
    <w:rsid w:val="00E96424"/>
    <w:rsid w:val="00E9644D"/>
    <w:rsid w:val="00E96E77"/>
    <w:rsid w:val="00E970B9"/>
    <w:rsid w:val="00E975D5"/>
    <w:rsid w:val="00E97921"/>
    <w:rsid w:val="00E97EE4"/>
    <w:rsid w:val="00EA04E9"/>
    <w:rsid w:val="00EA0824"/>
    <w:rsid w:val="00EA103D"/>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E25"/>
    <w:rsid w:val="00F1092D"/>
    <w:rsid w:val="00F10CAE"/>
    <w:rsid w:val="00F1120F"/>
    <w:rsid w:val="00F1186E"/>
    <w:rsid w:val="00F11965"/>
    <w:rsid w:val="00F12970"/>
    <w:rsid w:val="00F129C4"/>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5261"/>
    <w:rsid w:val="00F46234"/>
    <w:rsid w:val="00F4671A"/>
    <w:rsid w:val="00F470BB"/>
    <w:rsid w:val="00F510D2"/>
    <w:rsid w:val="00F51DD1"/>
    <w:rsid w:val="00F544A6"/>
    <w:rsid w:val="00F54647"/>
    <w:rsid w:val="00F55030"/>
    <w:rsid w:val="00F552C4"/>
    <w:rsid w:val="00F554D2"/>
    <w:rsid w:val="00F557D3"/>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59E"/>
    <w:rsid w:val="00FD0B3A"/>
    <w:rsid w:val="00FD115B"/>
    <w:rsid w:val="00FD1908"/>
    <w:rsid w:val="00FD1D6A"/>
    <w:rsid w:val="00FD27D3"/>
    <w:rsid w:val="00FD2E5E"/>
    <w:rsid w:val="00FD333C"/>
    <w:rsid w:val="00FD35D9"/>
    <w:rsid w:val="00FD3B7B"/>
    <w:rsid w:val="00FD3E7C"/>
    <w:rsid w:val="00FD3F60"/>
    <w:rsid w:val="00FD427F"/>
    <w:rsid w:val="00FD45A3"/>
    <w:rsid w:val="00FD4E15"/>
    <w:rsid w:val="00FD5257"/>
    <w:rsid w:val="00FD612A"/>
    <w:rsid w:val="00FD690B"/>
    <w:rsid w:val="00FE07F9"/>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epts.washington.edu/wagis/projects/parce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BFEC7-3553-4D1A-8F42-B42EF3A5F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6</Pages>
  <Words>4235</Words>
  <Characters>2414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2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richard</cp:lastModifiedBy>
  <cp:revision>34</cp:revision>
  <cp:lastPrinted>2018-11-07T17:00:00Z</cp:lastPrinted>
  <dcterms:created xsi:type="dcterms:W3CDTF">2019-02-23T14:35:00Z</dcterms:created>
  <dcterms:modified xsi:type="dcterms:W3CDTF">2019-02-2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0"&gt;&lt;session id="Zbc2KjIo"/&gt;&lt;style id="http://www.zotero.org/styles/ecology" hasBibliography="1" bibliographyStyleHasBeenSet="1"/&gt;&lt;prefs&gt;&lt;pref name="fieldType" value="Field"/&gt;&lt;/prefs&gt;&lt;/data&gt;</vt:lpwstr>
  </property>
</Properties>
</file>